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26B97019"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 xml:space="preserve">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2C36AB18"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114236" w:rsidRPr="00E10DA2">
        <w:rPr>
          <w:rFonts w:cstheme="minorHAnsi"/>
          <w:sz w:val="24"/>
          <w:szCs w:val="24"/>
        </w:rPr>
        <w:t>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salmon exhibited </w:t>
      </w:r>
      <w:r w:rsidR="00D74346">
        <w:rPr>
          <w:rFonts w:cstheme="minorHAnsi"/>
          <w:sz w:val="24"/>
          <w:szCs w:val="24"/>
        </w:rPr>
        <w:t>several shifts</w:t>
      </w:r>
      <w:r w:rsidR="009211D0">
        <w:rPr>
          <w:rFonts w:cstheme="minorHAnsi"/>
          <w:sz w:val="24"/>
          <w:szCs w:val="24"/>
        </w:rPr>
        <w:t>, including a</w:t>
      </w:r>
      <w:r w:rsidR="000C78DC">
        <w:rPr>
          <w:rFonts w:cstheme="minorHAnsi"/>
          <w:sz w:val="24"/>
          <w:szCs w:val="24"/>
        </w:rPr>
        <w:t>n incr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proofErr w:type="gramStart"/>
      <w:r w:rsidR="0067753B">
        <w:rPr>
          <w:rFonts w:cstheme="minorHAnsi"/>
          <w:sz w:val="24"/>
          <w:szCs w:val="24"/>
        </w:rPr>
        <w:t xml:space="preserve">as a whole </w:t>
      </w:r>
      <w:r w:rsidR="005828D2">
        <w:rPr>
          <w:rFonts w:cstheme="minorHAnsi"/>
          <w:sz w:val="24"/>
          <w:szCs w:val="24"/>
        </w:rPr>
        <w:t>reported</w:t>
      </w:r>
      <w:proofErr w:type="gramEnd"/>
      <w:r w:rsidR="005828D2">
        <w:rPr>
          <w:rFonts w:cstheme="minorHAnsi"/>
          <w:sz w:val="24"/>
          <w:szCs w:val="24"/>
        </w:rPr>
        <w:t xml:space="preserve">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salmon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such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464D7F0F"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A96B4E">
          <w:rPr>
            <w:rFonts w:cstheme="minorHAnsi"/>
            <w:noProof/>
            <w:sz w:val="24"/>
            <w:szCs w:val="24"/>
          </w:rPr>
          <w:t>Cox and Hinch 1997</w:t>
        </w:r>
      </w:hyperlink>
      <w:r w:rsidR="00B1613D">
        <w:rPr>
          <w:rFonts w:cstheme="minorHAnsi"/>
          <w:noProof/>
          <w:sz w:val="24"/>
          <w:szCs w:val="24"/>
        </w:rPr>
        <w:t xml:space="preserve">; </w:t>
      </w:r>
      <w:hyperlink w:anchor="_ENREF_35" w:tooltip="Rogers, 2011 #5023" w:history="1">
        <w:r w:rsidR="00A96B4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19" w:tooltip="Millner, 1996 #5024" w:history="1">
        <w:r w:rsidR="00A96B4E">
          <w:rPr>
            <w:rFonts w:cstheme="minorHAnsi"/>
            <w:noProof/>
            <w:sz w:val="24"/>
            <w:szCs w:val="24"/>
          </w:rPr>
          <w:t>Millner and Whiting 1996</w:t>
        </w:r>
      </w:hyperlink>
      <w:r w:rsidR="00B1613D">
        <w:rPr>
          <w:rFonts w:cstheme="minorHAnsi"/>
          <w:noProof/>
          <w:sz w:val="24"/>
          <w:szCs w:val="24"/>
        </w:rPr>
        <w:t xml:space="preserve">; </w:t>
      </w:r>
      <w:hyperlink w:anchor="_ENREF_25" w:tooltip="Pyper, 1999 #2315" w:history="1">
        <w:r w:rsidR="00A96B4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Richards, 1999 #4126" w:history="1">
        <w:r w:rsidR="00A96B4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39" w:tooltip="Sharpe, 2009 #7265" w:history="1">
        <w:r w:rsidR="00A96B4E">
          <w:rPr>
            <w:rFonts w:cstheme="minorHAnsi"/>
            <w:noProof/>
            <w:sz w:val="24"/>
            <w:szCs w:val="24"/>
          </w:rPr>
          <w:t>Sharpe and Hendry 2009</w:t>
        </w:r>
      </w:hyperlink>
      <w:r w:rsidR="00B1613D">
        <w:rPr>
          <w:rFonts w:cstheme="minorHAnsi"/>
          <w:noProof/>
          <w:sz w:val="24"/>
          <w:szCs w:val="24"/>
        </w:rPr>
        <w:t xml:space="preserve">; </w:t>
      </w:r>
      <w:hyperlink w:anchor="_ENREF_43" w:tooltip="Swain, 2007 #6600" w:history="1">
        <w:r w:rsidR="00A96B4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A96B4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A96B4E">
          <w:rPr>
            <w:rFonts w:cstheme="minorHAnsi"/>
            <w:noProof/>
            <w:sz w:val="24"/>
            <w:szCs w:val="24"/>
          </w:rPr>
          <w:t>Gardner 1976</w:t>
        </w:r>
      </w:hyperlink>
      <w:r w:rsidR="00B1613D">
        <w:rPr>
          <w:rFonts w:cstheme="minorHAnsi"/>
          <w:noProof/>
          <w:sz w:val="24"/>
          <w:szCs w:val="24"/>
        </w:rPr>
        <w:t xml:space="preserve">; </w:t>
      </w:r>
      <w:hyperlink w:anchor="_ENREF_42" w:tooltip="Summers, 1995 #3009" w:history="1">
        <w:r w:rsidR="00A96B4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0" w:tooltip="Shearer, 1990 #2833" w:history="1">
        <w:r w:rsidR="00A96B4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A96B4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A96B4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9" w:tooltip="Quinn, 2006 #3462" w:history="1">
        <w:r w:rsidR="00A96B4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4" w:tooltip="Valiente, 2011 #5049" w:history="1">
        <w:r w:rsidR="00A96B4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388D3384"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2" w:tooltip="Ricker, 1981 #2518" w:history="1">
        <w:r w:rsidR="00A96B4E">
          <w:rPr>
            <w:rFonts w:cstheme="minorHAnsi"/>
            <w:noProof/>
            <w:sz w:val="24"/>
            <w:szCs w:val="24"/>
          </w:rPr>
          <w:t>Ricker 1981</w:t>
        </w:r>
      </w:hyperlink>
      <w:r w:rsidR="00B1613D">
        <w:rPr>
          <w:rFonts w:cstheme="minorHAnsi"/>
          <w:noProof/>
          <w:sz w:val="24"/>
          <w:szCs w:val="24"/>
        </w:rPr>
        <w:t xml:space="preserve">; </w:t>
      </w:r>
      <w:hyperlink w:anchor="_ENREF_33" w:tooltip="Ricker, 1995 #2807" w:history="1">
        <w:r w:rsidR="00A96B4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3324D6">
        <w:rPr>
          <w:rFonts w:cstheme="minorHAnsi"/>
          <w:sz w:val="24"/>
          <w:szCs w:val="24"/>
        </w:rPr>
        <w:t>, or</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 xml:space="preserve">mpassable hydroelectric dams </w:t>
      </w:r>
      <w:r w:rsidR="00826197" w:rsidRPr="00E10DA2">
        <w:rPr>
          <w:rFonts w:cstheme="minorHAnsi"/>
          <w:sz w:val="24"/>
          <w:szCs w:val="24"/>
        </w:rPr>
        <w:lastRenderedPageBreak/>
        <w:t>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15C9AEFF"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A96B4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A96B4E">
          <w:rPr>
            <w:rFonts w:cstheme="minorHAnsi"/>
            <w:noProof/>
            <w:sz w:val="24"/>
            <w:szCs w:val="24"/>
          </w:rPr>
          <w:t>Healey and Groot 1987</w:t>
        </w:r>
      </w:hyperlink>
      <w:r w:rsidR="00B1613D">
        <w:rPr>
          <w:rFonts w:cstheme="minorHAnsi"/>
          <w:noProof/>
          <w:sz w:val="24"/>
          <w:szCs w:val="24"/>
        </w:rPr>
        <w:t xml:space="preserve">; </w:t>
      </w:r>
      <w:hyperlink w:anchor="_ENREF_45" w:tooltip="Weitkamp, 2012 #4377" w:history="1">
        <w:r w:rsidR="00A96B4E">
          <w:rPr>
            <w:rFonts w:cstheme="minorHAnsi"/>
            <w:noProof/>
            <w:sz w:val="24"/>
            <w:szCs w:val="24"/>
          </w:rPr>
          <w:t>Weitkamp 2012</w:t>
        </w:r>
      </w:hyperlink>
      <w:r w:rsidR="00B1613D">
        <w:rPr>
          <w:rFonts w:cstheme="minorHAnsi"/>
          <w:noProof/>
          <w:sz w:val="24"/>
          <w:szCs w:val="24"/>
        </w:rPr>
        <w:t xml:space="preserve">; </w:t>
      </w:r>
      <w:hyperlink w:anchor="_ENREF_46" w:tooltip="Weitkamp, 2009 #3857" w:history="1">
        <w:r w:rsidR="00A96B4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1" w:tooltip="Ricker, 1980 #3553" w:history="1">
        <w:r w:rsidR="00A96B4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 and timing of return</w:t>
      </w:r>
      <w:r w:rsidR="00D84B6F">
        <w:rPr>
          <w:rFonts w:cstheme="minorHAnsi"/>
          <w:sz w:val="24"/>
          <w:szCs w:val="24"/>
        </w:rPr>
        <w:t xml:space="preserve"> to fresh water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4" w:tooltip="Riddell, 2018 #6442" w:history="1">
        <w:r w:rsidR="00A96B4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r w:rsidR="00CB7A03">
        <w:rPr>
          <w:rFonts w:cstheme="minorHAnsi"/>
          <w:sz w:val="24"/>
          <w:szCs w:val="24"/>
        </w:rPr>
        <w:t xml:space="preserve"> One other issue noted by Ricker is the problem that fisheries catch data may include multiple salmon stocks differing in average size. Here we consider this issue, with special reference to the size differences resulting from differential migration.</w:t>
      </w:r>
    </w:p>
    <w:p w14:paraId="68C5FE12" w14:textId="0B2E9249"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salmon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A96B4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proofErr w:type="spellStart"/>
      <w:r w:rsidR="00CB7A03">
        <w:rPr>
          <w:rFonts w:cstheme="minorHAnsi"/>
          <w:sz w:val="24"/>
          <w:szCs w:val="24"/>
        </w:rPr>
        <w:t>coho</w:t>
      </w:r>
      <w:proofErr w:type="spellEnd"/>
      <w:r w:rsidR="00CB7A03">
        <w:rPr>
          <w:rFonts w:cstheme="minorHAnsi"/>
          <w:sz w:val="24"/>
          <w:szCs w:val="24"/>
        </w:rPr>
        <w:t xml:space="preserve"> salmon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A96B4E">
          <w:rPr>
            <w:rFonts w:cstheme="minorHAnsi"/>
            <w:noProof/>
            <w:sz w:val="24"/>
            <w:szCs w:val="24"/>
          </w:rPr>
          <w:t>Jensen 1948</w:t>
        </w:r>
      </w:hyperlink>
      <w:r w:rsidR="00B1613D">
        <w:rPr>
          <w:rFonts w:cstheme="minorHAnsi"/>
          <w:noProof/>
          <w:sz w:val="24"/>
          <w:szCs w:val="24"/>
        </w:rPr>
        <w:t xml:space="preserve">; </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salmon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Chinook salmon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A96B4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7777777" w:rsidR="00747F13" w:rsidRDefault="00747F13" w:rsidP="00747F13">
      <w:pPr>
        <w:spacing w:after="0" w:line="480" w:lineRule="auto"/>
        <w:rPr>
          <w:rFonts w:cstheme="minorHAnsi"/>
          <w:sz w:val="24"/>
          <w:szCs w:val="24"/>
        </w:rPr>
      </w:pPr>
      <w:r>
        <w:rPr>
          <w:rFonts w:cstheme="minorHAnsi"/>
          <w:sz w:val="24"/>
          <w:szCs w:val="24"/>
        </w:rPr>
        <w:lastRenderedPageBreak/>
        <w:t>Resident Chinook salmon</w:t>
      </w:r>
    </w:p>
    <w:p w14:paraId="48D950D2" w14:textId="071E05B5"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w:t>
      </w:r>
      <w:proofErr w:type="spellStart"/>
      <w:r>
        <w:rPr>
          <w:rFonts w:cstheme="minorHAnsi"/>
          <w:sz w:val="24"/>
          <w:szCs w:val="24"/>
        </w:rPr>
        <w:t>coho</w:t>
      </w:r>
      <w:proofErr w:type="spellEnd"/>
      <w:r>
        <w:rPr>
          <w:rFonts w:cstheme="minorHAnsi"/>
          <w:sz w:val="24"/>
          <w:szCs w:val="24"/>
        </w:rPr>
        <w:t xml:space="preserve"> salmon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A96B4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A96B4E">
          <w:rPr>
            <w:rFonts w:cstheme="minorHAnsi"/>
            <w:noProof/>
            <w:sz w:val="24"/>
            <w:szCs w:val="24"/>
          </w:rPr>
          <w:t>Haw et al. 1967</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7" w:tooltip="Quinn, 2021 #6984" w:history="1">
        <w:r w:rsidR="00A96B4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A96B4E">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A96B4E">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A96B4E">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A96B4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or thereafter. Analysis of coded wire tagging (CWT) data indicated that Chinook salmon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salmon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1" w:tooltip="Shelton, 2019 #7021" w:history="1">
        <w:r w:rsidR="00A96B4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lastRenderedPageBreak/>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November and December. Dates and other details are posted </w:t>
      </w:r>
      <w:proofErr w:type="gramStart"/>
      <w:r>
        <w:rPr>
          <w:rFonts w:cstheme="minorHAnsi"/>
          <w:sz w:val="24"/>
          <w:szCs w:val="24"/>
        </w:rPr>
        <w:lastRenderedPageBreak/>
        <w:t>annually</w:t>
      </w:r>
      <w:proofErr w:type="gramEnd"/>
      <w:r>
        <w:rPr>
          <w:rFonts w:cstheme="minorHAnsi"/>
          <w:sz w:val="24"/>
          <w:szCs w:val="24"/>
        </w:rPr>
        <w:t xml:space="preserve">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w:t>
      </w:r>
      <w:proofErr w:type="gramStart"/>
      <w:r w:rsidR="007C7C9F">
        <w:rPr>
          <w:rFonts w:cstheme="minorHAnsi"/>
          <w:sz w:val="24"/>
          <w:szCs w:val="24"/>
        </w:rPr>
        <w:t>be considered to be</w:t>
      </w:r>
      <w:proofErr w:type="gramEnd"/>
      <w:r w:rsidR="007C7C9F">
        <w:rPr>
          <w:rFonts w:cstheme="minorHAnsi"/>
          <w:sz w:val="24"/>
          <w:szCs w:val="24"/>
        </w:rPr>
        <w:t xml:space="preserve"> very accurate.</w:t>
      </w:r>
    </w:p>
    <w:p w14:paraId="1A4E8225" w14:textId="7FF2FCA2" w:rsidR="007C7C9F" w:rsidRDefault="003B4216" w:rsidP="00FC329B">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w:t>
      </w:r>
      <w:proofErr w:type="gramStart"/>
      <w:r w:rsidR="008C2BAD">
        <w:rPr>
          <w:rFonts w:cstheme="minorHAnsi"/>
          <w:sz w:val="24"/>
          <w:szCs w:val="24"/>
        </w:rPr>
        <w:t>decades</w:t>
      </w:r>
      <w:proofErr w:type="gramEnd"/>
      <w:r w:rsidR="008C2BAD">
        <w:rPr>
          <w:rFonts w:cstheme="minorHAnsi"/>
          <w:sz w:val="24"/>
          <w:szCs w:val="24"/>
        </w:rPr>
        <w:t xml:space="preserve">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annual mean body mass of Chinook salmon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A96B4E">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5D303C46"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w:t>
      </w:r>
      <w:r>
        <w:rPr>
          <w:rFonts w:cstheme="minorHAnsi"/>
          <w:sz w:val="24"/>
          <w:szCs w:val="24"/>
        </w:rPr>
        <w:lastRenderedPageBreak/>
        <w:t>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proofErr w:type="gramStart"/>
      <w:r w:rsidR="00DB523D">
        <w:rPr>
          <w:rFonts w:cstheme="minorHAnsi"/>
          <w:sz w:val="24"/>
          <w:szCs w:val="24"/>
        </w:rPr>
        <w:t>whether or not</w:t>
      </w:r>
      <w:proofErr w:type="gramEnd"/>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over time that 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w:t>
      </w:r>
      <w:proofErr w:type="gramStart"/>
      <w:r>
        <w:rPr>
          <w:rFonts w:eastAsiaTheme="minorEastAsia" w:cstheme="minorHAnsi"/>
          <w:sz w:val="24"/>
          <w:szCs w:val="24"/>
        </w:rPr>
        <w:t>in a given year</w:t>
      </w:r>
      <w:proofErr w:type="gramEnd"/>
      <w:r>
        <w:rPr>
          <w:rFonts w:eastAsiaTheme="minorEastAsia" w:cstheme="minorHAnsi"/>
          <w:sz w:val="24"/>
          <w:szCs w:val="24"/>
        </w:rPr>
        <w:t xml:space="preserve">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 xml:space="preserve">In equations (3a), (3b), and (4b), the errors are distributed as a multivariate normal. In </w:t>
      </w:r>
      <w:proofErr w:type="gramStart"/>
      <w:r>
        <w:rPr>
          <w:rFonts w:eastAsiaTheme="minorEastAsia" w:cstheme="minorHAnsi"/>
          <w:sz w:val="24"/>
          <w:szCs w:val="24"/>
        </w:rPr>
        <w:t>all of</w:t>
      </w:r>
      <w:proofErr w:type="gramEnd"/>
      <w:r>
        <w:rPr>
          <w:rFonts w:eastAsiaTheme="minorEastAsia" w:cstheme="minorHAnsi"/>
          <w:sz w:val="24"/>
          <w:szCs w:val="24"/>
        </w:rPr>
        <w:t xml:space="preserve">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709B57F2"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lastRenderedPageBreak/>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32C7A6BE"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purse seine </w:t>
      </w:r>
      <w:r w:rsidR="00482647">
        <w:rPr>
          <w:rFonts w:cstheme="minorHAnsi"/>
          <w:iCs/>
          <w:sz w:val="24"/>
          <w:szCs w:val="24"/>
        </w:rPr>
        <w:t>fisheries</w:t>
      </w:r>
      <w:r>
        <w:rPr>
          <w:rFonts w:cstheme="minorHAnsi"/>
          <w:iCs/>
          <w:sz w:val="24"/>
          <w:szCs w:val="24"/>
        </w:rPr>
        <w:t>, despite some similarities in fish mas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 xml:space="preserve">).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value that was 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DF3ACE"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2" w:tooltip="Ricker, 1981 #2518" w:history="1">
        <w:r w:rsidR="00A96B4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A96B4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A96B4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w:t>
      </w:r>
      <w:r w:rsidR="005E15C0">
        <w:rPr>
          <w:rFonts w:cstheme="minorHAnsi"/>
          <w:sz w:val="24"/>
          <w:szCs w:val="24"/>
        </w:rPr>
        <w:lastRenderedPageBreak/>
        <w:t>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659DA6AC"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2" w:tooltip="Ohlberger, 2018 #6065" w:history="1">
        <w:r w:rsidR="00A96B4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 xml:space="preserve">Indeed, declines in overall size recently reported for Alaskan Chinook, </w:t>
      </w:r>
      <w:proofErr w:type="spellStart"/>
      <w:r w:rsidR="00D25BE8">
        <w:rPr>
          <w:rFonts w:cstheme="minorHAnsi"/>
          <w:sz w:val="24"/>
          <w:szCs w:val="24"/>
        </w:rPr>
        <w:t>coho</w:t>
      </w:r>
      <w:proofErr w:type="spellEnd"/>
      <w:r w:rsidR="00D25BE8">
        <w:rPr>
          <w:rFonts w:cstheme="minorHAnsi"/>
          <w:sz w:val="24"/>
          <w:szCs w:val="24"/>
        </w:rPr>
        <w:t xml:space="preserve">, chum, and s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3" w:tooltip="Oke, 2020 #6932" w:history="1">
        <w:r w:rsidR="00A96B4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1" w:tooltip="Ricker, 1980 #3553" w:history="1">
        <w:r w:rsidR="00A96B4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s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7" w:tooltip="Scheuerell, 2005 #3369" w:history="1">
        <w:r w:rsidR="00A96B4E">
          <w:rPr>
            <w:rFonts w:cstheme="minorHAnsi"/>
            <w:noProof/>
            <w:sz w:val="24"/>
            <w:szCs w:val="24"/>
          </w:rPr>
          <w:t>Scheuerell 2005</w:t>
        </w:r>
      </w:hyperlink>
      <w:r w:rsidR="00B1613D">
        <w:rPr>
          <w:rFonts w:cstheme="minorHAnsi"/>
          <w:noProof/>
          <w:sz w:val="24"/>
          <w:szCs w:val="24"/>
        </w:rPr>
        <w:t xml:space="preserve">; </w:t>
      </w:r>
      <w:hyperlink w:anchor="_ENREF_47" w:tooltip="Whitman, 1987 #3423" w:history="1">
        <w:r w:rsidR="00A96B4E">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1" w:tooltip="Norris, 2000 #2780" w:history="1">
        <w:r w:rsidR="00A96B4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s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A96B4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32CE48FA"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 xml:space="preserve">attributes, </w:t>
      </w:r>
      <w:r w:rsidR="00B22765">
        <w:rPr>
          <w:rFonts w:cstheme="minorHAnsi"/>
          <w:sz w:val="24"/>
          <w:szCs w:val="24"/>
        </w:rPr>
        <w:t xml:space="preserve">preventing us from ascribing the observed changes in Chinook salmon mass to specific causes.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 xml:space="preserve">; </w:t>
      </w:r>
      <w:hyperlink w:anchor="_ENREF_36" w:tooltip="Rohde, 2014 #4876" w:history="1">
        <w:r w:rsidR="00A96B4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s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 data</w:t>
      </w:r>
      <w:r w:rsidR="00A96B4E">
        <w:rPr>
          <w:rFonts w:cstheme="minorHAnsi"/>
          <w:sz w:val="24"/>
          <w:szCs w:val="24"/>
        </w:rPr>
        <w:t xml:space="preserve"> </w:t>
      </w:r>
      <w:r w:rsidR="00A96B4E">
        <w:rPr>
          <w:rFonts w:cstheme="minorHAnsi"/>
          <w:sz w:val="24"/>
          <w:szCs w:val="24"/>
        </w:rPr>
        <w:fldChar w:fldCharType="begin"/>
      </w:r>
      <w:r w:rsidR="00A96B4E">
        <w:rPr>
          <w:rFonts w:cstheme="minorHAnsi"/>
          <w:sz w:val="24"/>
          <w:szCs w:val="24"/>
        </w:rPr>
        <w:instrText xml:space="preserve"> ADDIN EN.CITE &lt;EndNote&gt;&lt;Cite&gt;&lt;Author&gt;Quinn&lt;/Author&gt;&lt;Year&gt;in review&lt;/Year&gt;&lt;RecNum&gt;7277&lt;/RecNum&gt;&lt;DisplayText&gt;(Quinn and Losee in review)&lt;/DisplayText&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A96B4E">
        <w:rPr>
          <w:rFonts w:cstheme="minorHAnsi"/>
          <w:sz w:val="24"/>
          <w:szCs w:val="24"/>
        </w:rPr>
        <w:fldChar w:fldCharType="separate"/>
      </w:r>
      <w:r w:rsidR="00A96B4E">
        <w:rPr>
          <w:rFonts w:cstheme="minorHAnsi"/>
          <w:noProof/>
          <w:sz w:val="24"/>
          <w:szCs w:val="24"/>
        </w:rPr>
        <w:t>(</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A96B4E">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w:t>
      </w:r>
      <w:r w:rsidR="00B22765">
        <w:rPr>
          <w:rFonts w:cstheme="minorHAnsi"/>
          <w:sz w:val="24"/>
          <w:szCs w:val="24"/>
        </w:rPr>
        <w:t xml:space="preserve">salmon </w:t>
      </w:r>
      <w:r w:rsidR="000F0957">
        <w:rPr>
          <w:rFonts w:cstheme="minorHAnsi"/>
          <w:sz w:val="24"/>
          <w:szCs w:val="24"/>
        </w:rPr>
        <w:t xml:space="preserve">species, and </w:t>
      </w:r>
      <w:r w:rsidR="00B22765">
        <w:rPr>
          <w:rFonts w:cstheme="minorHAnsi"/>
          <w:sz w:val="24"/>
          <w:szCs w:val="24"/>
        </w:rPr>
        <w:t>especially</w:t>
      </w:r>
      <w:r w:rsidR="000F0957">
        <w:rPr>
          <w:rFonts w:cstheme="minorHAnsi"/>
          <w:sz w:val="24"/>
          <w:szCs w:val="24"/>
        </w:rPr>
        <w:t xml:space="preserve"> Chinook and </w:t>
      </w:r>
      <w:proofErr w:type="spellStart"/>
      <w:r w:rsidR="000F0957">
        <w:rPr>
          <w:rFonts w:cstheme="minorHAnsi"/>
          <w:sz w:val="24"/>
          <w:szCs w:val="24"/>
        </w:rPr>
        <w:t>coho</w:t>
      </w:r>
      <w:proofErr w:type="spellEnd"/>
      <w:r w:rsidR="000F0957">
        <w:rPr>
          <w:rFonts w:cstheme="minorHAnsi"/>
          <w:sz w:val="24"/>
          <w:szCs w:val="24"/>
        </w:rPr>
        <w:t xml:space="preserve"> salmon </w:t>
      </w:r>
      <w:r w:rsidR="000F0957">
        <w:rPr>
          <w:rFonts w:cstheme="minorHAnsi"/>
          <w:sz w:val="24"/>
          <w:szCs w:val="24"/>
        </w:rPr>
        <w:fldChar w:fldCharType="begin"/>
      </w:r>
      <w:r w:rsidR="00A96B4E">
        <w:rPr>
          <w:rFonts w:cstheme="minorHAnsi"/>
          <w:sz w:val="24"/>
          <w:szCs w:val="24"/>
        </w:rPr>
        <w:instrText xml:space="preserve"> ADDIN EN.CITE &lt;EndNote&gt;&lt;Cite&gt;&lt;Author&gt;Quinn&lt;/Author&gt;&lt;Year&gt;2021&lt;/Year&gt;&lt;RecNum&gt;6984&lt;/RecNum&gt;&lt;DisplayText&gt;(Quinn 2021; Quinn and Losee in review)&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Cite&gt;&lt;Author&gt;Quinn&lt;/Author&gt;&lt;Year&gt;in review&lt;/Year&gt;&lt;RecNum&gt;7277&lt;/RecNum&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0F0957">
        <w:rPr>
          <w:rFonts w:cstheme="minorHAnsi"/>
          <w:sz w:val="24"/>
          <w:szCs w:val="24"/>
        </w:rPr>
        <w:fldChar w:fldCharType="separate"/>
      </w:r>
      <w:r w:rsidR="00A96B4E">
        <w:rPr>
          <w:rFonts w:cstheme="minorHAnsi"/>
          <w:noProof/>
          <w:sz w:val="24"/>
          <w:szCs w:val="24"/>
        </w:rPr>
        <w:t>(</w:t>
      </w:r>
      <w:hyperlink w:anchor="_ENREF_27" w:tooltip="Quinn, 2021 #6984" w:history="1">
        <w:r w:rsidR="00A96B4E">
          <w:rPr>
            <w:rFonts w:cstheme="minorHAnsi"/>
            <w:noProof/>
            <w:sz w:val="24"/>
            <w:szCs w:val="24"/>
          </w:rPr>
          <w:t>Quinn 2021</w:t>
        </w:r>
      </w:hyperlink>
      <w:r w:rsidR="00A96B4E">
        <w:rPr>
          <w:rFonts w:cstheme="minorHAnsi"/>
          <w:noProof/>
          <w:sz w:val="24"/>
          <w:szCs w:val="24"/>
        </w:rPr>
        <w:t xml:space="preserve">; </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38" w:tooltip="Sharma, 2012 #4267" w:history="1">
        <w:r w:rsidR="00A96B4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proofErr w:type="gramStart"/>
      <w:r w:rsidR="003F6157">
        <w:rPr>
          <w:rFonts w:cstheme="minorHAnsi"/>
          <w:sz w:val="24"/>
          <w:szCs w:val="24"/>
        </w:rPr>
        <w:t>Japanese-Americans</w:t>
      </w:r>
      <w:proofErr w:type="gramEnd"/>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w:t>
      </w:r>
      <w:r w:rsidR="003F6157">
        <w:rPr>
          <w:rFonts w:cstheme="minorHAnsi"/>
          <w:sz w:val="24"/>
          <w:szCs w:val="24"/>
        </w:rPr>
        <w:lastRenderedPageBreak/>
        <w:t xml:space="preserve">comments were provided by retired Washington Department of Fisheries – Fish and Wildlife staff, notably Frank Haw, Ray Buckley, and Steve Mathews, and by Eli Holmes (NOAA-Fisheries). </w:t>
      </w:r>
    </w:p>
    <w:p w14:paraId="1313298C" w14:textId="587FAD7E" w:rsidR="00F06CA9" w:rsidRPr="00E10DA2" w:rsidRDefault="00F06CA9" w:rsidP="00175A04">
      <w:pPr>
        <w:spacing w:after="0" w:line="480" w:lineRule="auto"/>
        <w:rPr>
          <w:rFonts w:cstheme="minorHAnsi"/>
          <w:sz w:val="24"/>
          <w:szCs w:val="24"/>
        </w:rPr>
      </w:pPr>
    </w:p>
    <w:p w14:paraId="2C7A1BEA" w14:textId="49CA88C5"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w:t>
      </w:r>
      <w:r w:rsidR="00D10070">
        <w:rPr>
          <w:rFonts w:cstheme="minorHAnsi"/>
          <w:sz w:val="24"/>
          <w:szCs w:val="24"/>
        </w:rPr>
        <w:t xml:space="preserve">. </w:t>
      </w: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5FF55E36"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CD3C9A">
        <w:rPr>
          <w:rFonts w:cstheme="minorHAnsi"/>
          <w:sz w:val="24"/>
          <w:szCs w:val="24"/>
        </w:rPr>
        <w:t>Chinook s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6F09CB53"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 xml:space="preserve">Figure 3. Time series of the mass of the largest Chinook s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3E897C7C"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CD3C9A">
        <w:rPr>
          <w:rFonts w:cstheme="minorHAnsi"/>
          <w:sz w:val="24"/>
          <w:szCs w:val="24"/>
        </w:rPr>
        <w:t>Chinook s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6F09CB" w:rsidRPr="006B0B11">
        <w:rPr>
          <w:rFonts w:cstheme="minorHAnsi"/>
          <w:sz w:val="24"/>
          <w:szCs w:val="24"/>
        </w:rPr>
        <w:t>WDFW surveys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difference in th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5B198F20" w14:textId="77777777" w:rsidR="00A96B4E" w:rsidRPr="00A96B4E" w:rsidRDefault="00B77F1B" w:rsidP="00A96B4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0" w:name="_ENREF_1"/>
      <w:r w:rsidR="00A96B4E" w:rsidRPr="00A96B4E">
        <w:rPr>
          <w:rFonts w:ascii="Calibri" w:hAnsi="Calibri" w:cs="Calibri"/>
          <w:noProof/>
          <w:szCs w:val="24"/>
        </w:rPr>
        <w:t>Arostegui, M. C., and coauthors. 2017. Spatially clustered movement patterns and segregation of sub-adult Chinook Salmon within the Salish Sea. Marine and Coastal Fisheries 9:1-12.</w:t>
      </w:r>
      <w:bookmarkEnd w:id="0"/>
    </w:p>
    <w:p w14:paraId="15E40732" w14:textId="77777777" w:rsidR="00A96B4E" w:rsidRPr="00A96B4E" w:rsidRDefault="00A96B4E" w:rsidP="00A96B4E">
      <w:pPr>
        <w:spacing w:after="0" w:line="240" w:lineRule="auto"/>
        <w:ind w:left="720" w:hanging="720"/>
        <w:rPr>
          <w:rFonts w:ascii="Calibri" w:hAnsi="Calibri" w:cs="Calibri"/>
          <w:noProof/>
          <w:szCs w:val="24"/>
        </w:rPr>
      </w:pPr>
      <w:bookmarkStart w:id="1" w:name="_ENREF_2"/>
      <w:r w:rsidRPr="00A96B4E">
        <w:rPr>
          <w:rFonts w:ascii="Calibri" w:hAnsi="Calibri" w:cs="Calibri"/>
          <w:noProof/>
          <w:szCs w:val="24"/>
        </w:rPr>
        <w:t xml:space="preserve">Bal, G., and coauthors. 2017. Evidence for long-term change in length, mass and migration phenology of anadromous spawners in French Atlantic salmon </w:t>
      </w:r>
      <w:r w:rsidRPr="00A96B4E">
        <w:rPr>
          <w:rFonts w:ascii="Calibri" w:hAnsi="Calibri" w:cs="Calibri"/>
          <w:i/>
          <w:noProof/>
          <w:szCs w:val="24"/>
        </w:rPr>
        <w:t>Salmo salar</w:t>
      </w:r>
      <w:r w:rsidRPr="00A96B4E">
        <w:rPr>
          <w:rFonts w:ascii="Calibri" w:hAnsi="Calibri" w:cs="Calibri"/>
          <w:noProof/>
          <w:szCs w:val="24"/>
        </w:rPr>
        <w:t>. Journal of Fish Biology 90:2375-2393.</w:t>
      </w:r>
      <w:bookmarkEnd w:id="1"/>
    </w:p>
    <w:p w14:paraId="244B5169" w14:textId="77777777" w:rsidR="00A96B4E" w:rsidRPr="00A96B4E" w:rsidRDefault="00A96B4E" w:rsidP="00A96B4E">
      <w:pPr>
        <w:spacing w:after="0" w:line="240" w:lineRule="auto"/>
        <w:ind w:left="720" w:hanging="720"/>
        <w:rPr>
          <w:rFonts w:ascii="Calibri" w:hAnsi="Calibri" w:cs="Calibri"/>
          <w:noProof/>
          <w:szCs w:val="24"/>
        </w:rPr>
      </w:pPr>
      <w:bookmarkStart w:id="2" w:name="_ENREF_3"/>
      <w:r w:rsidRPr="00A96B4E">
        <w:rPr>
          <w:rFonts w:ascii="Calibri" w:hAnsi="Calibri" w:cs="Calibri"/>
          <w:noProof/>
          <w:szCs w:val="24"/>
        </w:rPr>
        <w:t>Bielak, A. T., and G. Power. 1986. Changes in mean weight, sea-age composition, and catch-per-unit-effort of Atlantic salmon (</w:t>
      </w:r>
      <w:r w:rsidRPr="00A96B4E">
        <w:rPr>
          <w:rFonts w:ascii="Calibri" w:hAnsi="Calibri" w:cs="Calibri"/>
          <w:i/>
          <w:noProof/>
          <w:szCs w:val="24"/>
        </w:rPr>
        <w:t>Salmo salar</w:t>
      </w:r>
      <w:r w:rsidRPr="00A96B4E">
        <w:rPr>
          <w:rFonts w:ascii="Calibri" w:hAnsi="Calibri" w:cs="Calibri"/>
          <w:noProof/>
          <w:szCs w:val="24"/>
        </w:rPr>
        <w:t>) angled in the Godbout River, Quebec, 1859-1983. Canadian Journal of Fisheries and Aquatic Sciences 43:281-287.</w:t>
      </w:r>
      <w:bookmarkEnd w:id="2"/>
    </w:p>
    <w:p w14:paraId="4FB3EE80" w14:textId="77777777" w:rsidR="00A96B4E" w:rsidRPr="00A96B4E" w:rsidRDefault="00A96B4E" w:rsidP="00A96B4E">
      <w:pPr>
        <w:spacing w:after="0" w:line="240" w:lineRule="auto"/>
        <w:ind w:left="720" w:hanging="720"/>
        <w:rPr>
          <w:rFonts w:ascii="Calibri" w:hAnsi="Calibri" w:cs="Calibri"/>
          <w:noProof/>
          <w:szCs w:val="24"/>
        </w:rPr>
      </w:pPr>
      <w:bookmarkStart w:id="3" w:name="_ENREF_4"/>
      <w:r w:rsidRPr="00A96B4E">
        <w:rPr>
          <w:rFonts w:ascii="Calibri" w:hAnsi="Calibri" w:cs="Calibri"/>
          <w:noProof/>
          <w:szCs w:val="24"/>
        </w:rPr>
        <w:t>Bigler, B. S., D. W. Welch, and J. H. Helle. 1996. A review of size trends among North Pacific salmon (</w:t>
      </w:r>
      <w:r w:rsidRPr="00A96B4E">
        <w:rPr>
          <w:rFonts w:ascii="Calibri" w:hAnsi="Calibri" w:cs="Calibri"/>
          <w:i/>
          <w:noProof/>
          <w:szCs w:val="24"/>
        </w:rPr>
        <w:t>Oncorhynchus</w:t>
      </w:r>
      <w:r w:rsidRPr="00A96B4E">
        <w:rPr>
          <w:rFonts w:ascii="Calibri" w:hAnsi="Calibri" w:cs="Calibri"/>
          <w:noProof/>
          <w:szCs w:val="24"/>
        </w:rPr>
        <w:t xml:space="preserve"> spp.). Canadian Journal of Fisheries and Aquatic Sciences 53:455-465.</w:t>
      </w:r>
      <w:bookmarkEnd w:id="3"/>
    </w:p>
    <w:p w14:paraId="2BD2F20B" w14:textId="77777777" w:rsidR="00A96B4E" w:rsidRPr="00A96B4E" w:rsidRDefault="00A96B4E" w:rsidP="00A96B4E">
      <w:pPr>
        <w:spacing w:after="0" w:line="240" w:lineRule="auto"/>
        <w:ind w:left="720" w:hanging="720"/>
        <w:rPr>
          <w:rFonts w:ascii="Calibri" w:hAnsi="Calibri" w:cs="Calibri"/>
          <w:noProof/>
          <w:szCs w:val="24"/>
        </w:rPr>
      </w:pPr>
      <w:bookmarkStart w:id="4" w:name="_ENREF_5"/>
      <w:r w:rsidRPr="00A96B4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4"/>
    </w:p>
    <w:p w14:paraId="136D5E24" w14:textId="77777777" w:rsidR="00A96B4E" w:rsidRPr="00A96B4E" w:rsidRDefault="00A96B4E" w:rsidP="00A96B4E">
      <w:pPr>
        <w:spacing w:after="0" w:line="240" w:lineRule="auto"/>
        <w:ind w:left="720" w:hanging="720"/>
        <w:rPr>
          <w:rFonts w:ascii="Calibri" w:hAnsi="Calibri" w:cs="Calibri"/>
          <w:noProof/>
          <w:szCs w:val="24"/>
        </w:rPr>
      </w:pPr>
      <w:bookmarkStart w:id="5" w:name="_ENREF_6"/>
      <w:r w:rsidRPr="00A96B4E">
        <w:rPr>
          <w:rFonts w:ascii="Calibri" w:hAnsi="Calibri" w:cs="Calibri"/>
          <w:noProof/>
          <w:szCs w:val="24"/>
        </w:rPr>
        <w:t xml:space="preserve">Chamberlin, J. W., and T. P. Quinn. 2014. Effects of natal origin on localized distributions of Chinook salmon, </w:t>
      </w:r>
      <w:r w:rsidRPr="00A96B4E">
        <w:rPr>
          <w:rFonts w:ascii="Calibri" w:hAnsi="Calibri" w:cs="Calibri"/>
          <w:i/>
          <w:noProof/>
          <w:szCs w:val="24"/>
        </w:rPr>
        <w:t>Oncorhynchus tshawytscha</w:t>
      </w:r>
      <w:r w:rsidRPr="00A96B4E">
        <w:rPr>
          <w:rFonts w:ascii="Calibri" w:hAnsi="Calibri" w:cs="Calibri"/>
          <w:noProof/>
          <w:szCs w:val="24"/>
        </w:rPr>
        <w:t>, in the marine waters of Puget Sound, Washington. Fisheries Research 153:113-122.</w:t>
      </w:r>
      <w:bookmarkEnd w:id="5"/>
    </w:p>
    <w:p w14:paraId="4F785E93" w14:textId="77777777" w:rsidR="00A96B4E" w:rsidRPr="00A96B4E" w:rsidRDefault="00A96B4E" w:rsidP="00A96B4E">
      <w:pPr>
        <w:spacing w:after="0" w:line="240" w:lineRule="auto"/>
        <w:ind w:left="720" w:hanging="720"/>
        <w:rPr>
          <w:rFonts w:ascii="Calibri" w:hAnsi="Calibri" w:cs="Calibri"/>
          <w:noProof/>
          <w:szCs w:val="24"/>
        </w:rPr>
      </w:pPr>
      <w:bookmarkStart w:id="6" w:name="_ENREF_7"/>
      <w:r w:rsidRPr="00A96B4E">
        <w:rPr>
          <w:rFonts w:ascii="Calibri" w:hAnsi="Calibri" w:cs="Calibri"/>
          <w:noProof/>
          <w:szCs w:val="24"/>
        </w:rPr>
        <w:t>Cox, S. P., and S. G. Hinch. 1997. Changes in size at maturity of Fraser River sockeye salmon (</w:t>
      </w:r>
      <w:r w:rsidRPr="00A96B4E">
        <w:rPr>
          <w:rFonts w:ascii="Calibri" w:hAnsi="Calibri" w:cs="Calibri"/>
          <w:i/>
          <w:noProof/>
          <w:szCs w:val="24"/>
        </w:rPr>
        <w:t>Oncorhynchus nerka</w:t>
      </w:r>
      <w:r w:rsidRPr="00A96B4E">
        <w:rPr>
          <w:rFonts w:ascii="Calibri" w:hAnsi="Calibri" w:cs="Calibri"/>
          <w:noProof/>
          <w:szCs w:val="24"/>
        </w:rPr>
        <w:t>) (1952-1993) and associations with temperature. Canadian Journal of Fisheries and Aquatic Sciences 54:1159-1165.</w:t>
      </w:r>
      <w:bookmarkEnd w:id="6"/>
    </w:p>
    <w:p w14:paraId="3E047488" w14:textId="77777777" w:rsidR="00A96B4E" w:rsidRPr="00A96B4E" w:rsidRDefault="00A96B4E" w:rsidP="00A96B4E">
      <w:pPr>
        <w:spacing w:after="0" w:line="240" w:lineRule="auto"/>
        <w:ind w:left="720" w:hanging="720"/>
        <w:rPr>
          <w:rFonts w:ascii="Calibri" w:hAnsi="Calibri" w:cs="Calibri"/>
          <w:noProof/>
          <w:szCs w:val="24"/>
        </w:rPr>
      </w:pPr>
      <w:bookmarkStart w:id="7" w:name="_ENREF_8"/>
      <w:r w:rsidRPr="00A96B4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7"/>
    </w:p>
    <w:p w14:paraId="6C2D6422" w14:textId="77777777" w:rsidR="00A96B4E" w:rsidRPr="00A96B4E" w:rsidRDefault="00A96B4E" w:rsidP="00A96B4E">
      <w:pPr>
        <w:spacing w:after="0" w:line="240" w:lineRule="auto"/>
        <w:ind w:left="720" w:hanging="720"/>
        <w:rPr>
          <w:rFonts w:ascii="Calibri" w:hAnsi="Calibri" w:cs="Calibri"/>
          <w:noProof/>
          <w:szCs w:val="24"/>
        </w:rPr>
      </w:pPr>
      <w:bookmarkStart w:id="8" w:name="_ENREF_9"/>
      <w:r w:rsidRPr="00A96B4E">
        <w:rPr>
          <w:rFonts w:ascii="Calibri" w:hAnsi="Calibri" w:cs="Calibri"/>
          <w:noProof/>
          <w:szCs w:val="24"/>
        </w:rPr>
        <w:t>Fagen, R. 1988. Long-term trends in maximum size of sport-caught Chinook salmon (</w:t>
      </w:r>
      <w:r w:rsidRPr="00A96B4E">
        <w:rPr>
          <w:rFonts w:ascii="Calibri" w:hAnsi="Calibri" w:cs="Calibri"/>
          <w:i/>
          <w:noProof/>
          <w:szCs w:val="24"/>
        </w:rPr>
        <w:t>Oncorhynchus tshawytscha</w:t>
      </w:r>
      <w:r w:rsidRPr="00A96B4E">
        <w:rPr>
          <w:rFonts w:ascii="Calibri" w:hAnsi="Calibri" w:cs="Calibri"/>
          <w:noProof/>
          <w:szCs w:val="24"/>
        </w:rPr>
        <w:t>): a data-analytic approach to weights of first-prize fish in four southeastern Alaska salmon derbies. Fisheries Research 6:125-134.</w:t>
      </w:r>
      <w:bookmarkEnd w:id="8"/>
    </w:p>
    <w:p w14:paraId="64E4AB30" w14:textId="77777777" w:rsidR="00A96B4E" w:rsidRPr="00A96B4E" w:rsidRDefault="00A96B4E" w:rsidP="00A96B4E">
      <w:pPr>
        <w:spacing w:after="0" w:line="240" w:lineRule="auto"/>
        <w:ind w:left="720" w:hanging="720"/>
        <w:rPr>
          <w:rFonts w:ascii="Calibri" w:hAnsi="Calibri" w:cs="Calibri"/>
          <w:noProof/>
          <w:szCs w:val="24"/>
        </w:rPr>
      </w:pPr>
      <w:bookmarkStart w:id="9" w:name="_ENREF_10"/>
      <w:r w:rsidRPr="00A96B4E">
        <w:rPr>
          <w:rFonts w:ascii="Calibri" w:hAnsi="Calibri" w:cs="Calibri"/>
          <w:noProof/>
          <w:szCs w:val="24"/>
        </w:rPr>
        <w:t xml:space="preserve">Gardner, M. L. G. 1976. A review of factors which may influence the sea-age and maturation of Atlantic salmon </w:t>
      </w:r>
      <w:r w:rsidRPr="00A96B4E">
        <w:rPr>
          <w:rFonts w:ascii="Calibri" w:hAnsi="Calibri" w:cs="Calibri"/>
          <w:i/>
          <w:noProof/>
          <w:szCs w:val="24"/>
        </w:rPr>
        <w:t>Salmo salar</w:t>
      </w:r>
      <w:r w:rsidRPr="00A96B4E">
        <w:rPr>
          <w:rFonts w:ascii="Calibri" w:hAnsi="Calibri" w:cs="Calibri"/>
          <w:noProof/>
          <w:szCs w:val="24"/>
        </w:rPr>
        <w:t xml:space="preserve"> L. Journal of Fish Biology 9:289-327.</w:t>
      </w:r>
      <w:bookmarkEnd w:id="9"/>
    </w:p>
    <w:p w14:paraId="5BCBDCBA" w14:textId="77777777" w:rsidR="00A96B4E" w:rsidRPr="00A96B4E" w:rsidRDefault="00A96B4E" w:rsidP="00A96B4E">
      <w:pPr>
        <w:spacing w:after="0" w:line="240" w:lineRule="auto"/>
        <w:ind w:left="720" w:hanging="720"/>
        <w:rPr>
          <w:rFonts w:ascii="Calibri" w:hAnsi="Calibri" w:cs="Calibri"/>
          <w:noProof/>
          <w:szCs w:val="24"/>
        </w:rPr>
      </w:pPr>
      <w:bookmarkStart w:id="10" w:name="_ENREF_11"/>
      <w:r w:rsidRPr="00A96B4E">
        <w:rPr>
          <w:rFonts w:ascii="Calibri" w:hAnsi="Calibri" w:cs="Calibri"/>
          <w:noProof/>
          <w:szCs w:val="24"/>
        </w:rPr>
        <w:t>Haw, F., H. O. Wendler, and G. Deschamps. 1967. Development of Washington State salmon sport fishery through 1964. Washington Department of Fisheries, Research Bulletin 7.</w:t>
      </w:r>
      <w:bookmarkEnd w:id="10"/>
    </w:p>
    <w:p w14:paraId="3EDC07AB" w14:textId="77777777" w:rsidR="00A96B4E" w:rsidRPr="00A96B4E" w:rsidRDefault="00A96B4E" w:rsidP="00A96B4E">
      <w:pPr>
        <w:spacing w:after="0" w:line="240" w:lineRule="auto"/>
        <w:ind w:left="720" w:hanging="720"/>
        <w:rPr>
          <w:rFonts w:ascii="Calibri" w:hAnsi="Calibri" w:cs="Calibri"/>
          <w:noProof/>
          <w:szCs w:val="24"/>
        </w:rPr>
      </w:pPr>
      <w:bookmarkStart w:id="11" w:name="_ENREF_12"/>
      <w:r w:rsidRPr="00A96B4E">
        <w:rPr>
          <w:rFonts w:ascii="Calibri" w:hAnsi="Calibri" w:cs="Calibri"/>
          <w:noProof/>
          <w:szCs w:val="24"/>
        </w:rPr>
        <w:t>Healey, M. C., and C. Groot. 1987. Marine migration and orientation of ocean-type chinook and sockeye salmon. American Fisheries Society Symposium 1:298-312.</w:t>
      </w:r>
      <w:bookmarkEnd w:id="11"/>
    </w:p>
    <w:p w14:paraId="448E2F79" w14:textId="77777777" w:rsidR="00A96B4E" w:rsidRPr="00A96B4E" w:rsidRDefault="00A96B4E" w:rsidP="00A96B4E">
      <w:pPr>
        <w:spacing w:after="0" w:line="240" w:lineRule="auto"/>
        <w:ind w:left="720" w:hanging="720"/>
        <w:rPr>
          <w:rFonts w:ascii="Calibri" w:hAnsi="Calibri" w:cs="Calibri"/>
          <w:noProof/>
          <w:szCs w:val="24"/>
        </w:rPr>
      </w:pPr>
      <w:bookmarkStart w:id="12" w:name="_ENREF_13"/>
      <w:r w:rsidRPr="00A96B4E">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12"/>
    </w:p>
    <w:p w14:paraId="691EDB25" w14:textId="77777777" w:rsidR="00A96B4E" w:rsidRPr="00A96B4E" w:rsidRDefault="00A96B4E" w:rsidP="00A96B4E">
      <w:pPr>
        <w:spacing w:after="0" w:line="240" w:lineRule="auto"/>
        <w:ind w:left="720" w:hanging="720"/>
        <w:rPr>
          <w:rFonts w:ascii="Calibri" w:hAnsi="Calibri" w:cs="Calibri"/>
          <w:noProof/>
          <w:szCs w:val="24"/>
        </w:rPr>
      </w:pPr>
      <w:bookmarkStart w:id="13" w:name="_ENREF_14"/>
      <w:r w:rsidRPr="00A96B4E">
        <w:rPr>
          <w:rFonts w:ascii="Calibri" w:hAnsi="Calibri" w:cs="Calibri"/>
          <w:noProof/>
          <w:szCs w:val="24"/>
        </w:rPr>
        <w:t>Jensen, H. M. 1948. Puget Sound salmon investigation. Washington Department of Fisheries.</w:t>
      </w:r>
      <w:bookmarkEnd w:id="13"/>
    </w:p>
    <w:p w14:paraId="617B6A0B" w14:textId="77777777" w:rsidR="00A96B4E" w:rsidRPr="00A96B4E" w:rsidRDefault="00A96B4E" w:rsidP="00A96B4E">
      <w:pPr>
        <w:spacing w:after="0" w:line="240" w:lineRule="auto"/>
        <w:ind w:left="720" w:hanging="720"/>
        <w:rPr>
          <w:rFonts w:ascii="Calibri" w:hAnsi="Calibri" w:cs="Calibri"/>
          <w:noProof/>
          <w:szCs w:val="24"/>
        </w:rPr>
      </w:pPr>
      <w:bookmarkStart w:id="14" w:name="_ENREF_15"/>
      <w:r w:rsidRPr="00A96B4E">
        <w:rPr>
          <w:rFonts w:ascii="Calibri" w:hAnsi="Calibri" w:cs="Calibri"/>
          <w:noProof/>
          <w:szCs w:val="24"/>
        </w:rPr>
        <w:t>Jordan, D. S., and B. W. Evermann. 1896. The Fishes of North and Middle America. Smithsonian Institution, Washington, D. C.</w:t>
      </w:r>
      <w:bookmarkEnd w:id="14"/>
    </w:p>
    <w:p w14:paraId="7B7611FA" w14:textId="77777777" w:rsidR="00A96B4E" w:rsidRPr="00A96B4E" w:rsidRDefault="00A96B4E" w:rsidP="00A96B4E">
      <w:pPr>
        <w:spacing w:after="0" w:line="240" w:lineRule="auto"/>
        <w:ind w:left="720" w:hanging="720"/>
        <w:rPr>
          <w:rFonts w:ascii="Calibri" w:hAnsi="Calibri" w:cs="Calibri"/>
          <w:noProof/>
          <w:szCs w:val="24"/>
        </w:rPr>
      </w:pPr>
      <w:bookmarkStart w:id="15" w:name="_ENREF_16"/>
      <w:r w:rsidRPr="00A96B4E">
        <w:rPr>
          <w:rFonts w:ascii="Calibri" w:hAnsi="Calibri" w:cs="Calibri"/>
          <w:noProof/>
          <w:szCs w:val="24"/>
        </w:rPr>
        <w:t>Kagley, A. N., J. M. Smith, K. L. Fresh, K. E. Frick, and T. P. Quinn. 2017. Residency, partial migration, and late egress of sub-adult Chinook salmon (</w:t>
      </w:r>
      <w:r w:rsidRPr="00A96B4E">
        <w:rPr>
          <w:rFonts w:ascii="Calibri" w:hAnsi="Calibri" w:cs="Calibri"/>
          <w:i/>
          <w:noProof/>
          <w:szCs w:val="24"/>
        </w:rPr>
        <w:t>Oncorhynchus tshawytscha</w:t>
      </w:r>
      <w:r w:rsidRPr="00A96B4E">
        <w:rPr>
          <w:rFonts w:ascii="Calibri" w:hAnsi="Calibri" w:cs="Calibri"/>
          <w:noProof/>
          <w:szCs w:val="24"/>
        </w:rPr>
        <w:t>) and comparisons with coho salmon (</w:t>
      </w:r>
      <w:r w:rsidRPr="00A96B4E">
        <w:rPr>
          <w:rFonts w:ascii="Calibri" w:hAnsi="Calibri" w:cs="Calibri"/>
          <w:i/>
          <w:noProof/>
          <w:szCs w:val="24"/>
        </w:rPr>
        <w:t>O. kisutch</w:t>
      </w:r>
      <w:r w:rsidRPr="00A96B4E">
        <w:rPr>
          <w:rFonts w:ascii="Calibri" w:hAnsi="Calibri" w:cs="Calibri"/>
          <w:noProof/>
          <w:szCs w:val="24"/>
        </w:rPr>
        <w:t>) in Puget Sound, Washington. Fishery Bulletin 115:544-555.</w:t>
      </w:r>
      <w:bookmarkEnd w:id="15"/>
    </w:p>
    <w:p w14:paraId="79D82CDE" w14:textId="77777777" w:rsidR="00A96B4E" w:rsidRPr="00A96B4E" w:rsidRDefault="00A96B4E" w:rsidP="00A96B4E">
      <w:pPr>
        <w:spacing w:after="0" w:line="240" w:lineRule="auto"/>
        <w:ind w:left="720" w:hanging="720"/>
        <w:rPr>
          <w:rFonts w:ascii="Calibri" w:hAnsi="Calibri" w:cs="Calibri"/>
          <w:noProof/>
          <w:szCs w:val="24"/>
        </w:rPr>
      </w:pPr>
      <w:bookmarkStart w:id="16" w:name="_ENREF_17"/>
      <w:r w:rsidRPr="00A96B4E">
        <w:rPr>
          <w:rFonts w:ascii="Calibri" w:hAnsi="Calibri" w:cs="Calibri"/>
          <w:noProof/>
          <w:szCs w:val="24"/>
        </w:rPr>
        <w:t xml:space="preserve">Lewis, B., W. S. Grant, R. E. Brenner, and T. Hamazaki. 2015. Changes in size and age of Chinook salmon </w:t>
      </w:r>
      <w:r w:rsidRPr="00A96B4E">
        <w:rPr>
          <w:rFonts w:ascii="Calibri" w:hAnsi="Calibri" w:cs="Calibri"/>
          <w:i/>
          <w:noProof/>
          <w:szCs w:val="24"/>
        </w:rPr>
        <w:t>Oncorhynchus tshawytscha</w:t>
      </w:r>
      <w:r w:rsidRPr="00A96B4E">
        <w:rPr>
          <w:rFonts w:ascii="Calibri" w:hAnsi="Calibri" w:cs="Calibri"/>
          <w:noProof/>
          <w:szCs w:val="24"/>
        </w:rPr>
        <w:t xml:space="preserve"> returning to Alaska. PLoS ONE 10(6):e0130184.</w:t>
      </w:r>
      <w:bookmarkEnd w:id="16"/>
    </w:p>
    <w:p w14:paraId="61197B9E" w14:textId="77777777" w:rsidR="00A96B4E" w:rsidRPr="00A96B4E" w:rsidRDefault="00A96B4E" w:rsidP="00A96B4E">
      <w:pPr>
        <w:spacing w:after="0" w:line="240" w:lineRule="auto"/>
        <w:ind w:left="720" w:hanging="720"/>
        <w:rPr>
          <w:rFonts w:ascii="Calibri" w:hAnsi="Calibri" w:cs="Calibri"/>
          <w:noProof/>
          <w:szCs w:val="24"/>
        </w:rPr>
      </w:pPr>
      <w:bookmarkStart w:id="17" w:name="_ENREF_18"/>
      <w:r w:rsidRPr="00A96B4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17"/>
    </w:p>
    <w:p w14:paraId="39B3601A" w14:textId="77777777" w:rsidR="00A96B4E" w:rsidRPr="00A96B4E" w:rsidRDefault="00A96B4E" w:rsidP="00A96B4E">
      <w:pPr>
        <w:spacing w:after="0" w:line="240" w:lineRule="auto"/>
        <w:ind w:left="720" w:hanging="720"/>
        <w:rPr>
          <w:rFonts w:ascii="Calibri" w:hAnsi="Calibri" w:cs="Calibri"/>
          <w:noProof/>
          <w:szCs w:val="24"/>
        </w:rPr>
      </w:pPr>
      <w:bookmarkStart w:id="18" w:name="_ENREF_19"/>
      <w:r w:rsidRPr="00A96B4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18"/>
    </w:p>
    <w:p w14:paraId="49EBA519" w14:textId="77777777" w:rsidR="00A96B4E" w:rsidRPr="00A96B4E" w:rsidRDefault="00A96B4E" w:rsidP="00A96B4E">
      <w:pPr>
        <w:spacing w:after="0" w:line="240" w:lineRule="auto"/>
        <w:ind w:left="720" w:hanging="720"/>
        <w:rPr>
          <w:rFonts w:ascii="Calibri" w:hAnsi="Calibri" w:cs="Calibri"/>
          <w:noProof/>
          <w:szCs w:val="24"/>
        </w:rPr>
      </w:pPr>
      <w:bookmarkStart w:id="19" w:name="_ENREF_20"/>
      <w:r w:rsidRPr="00A96B4E">
        <w:rPr>
          <w:rFonts w:ascii="Calibri" w:hAnsi="Calibri" w:cs="Calibri"/>
          <w:noProof/>
          <w:szCs w:val="24"/>
        </w:rPr>
        <w:lastRenderedPageBreak/>
        <w:t>Milne, D. J. 1950. The difference in the growth rate of coho salmon on the east and west coasts of Vancouver Island in 1950. Fisheries Research Board of Canada, Progress Report of the Pacific Coast Stations 85:80-82.</w:t>
      </w:r>
      <w:bookmarkEnd w:id="19"/>
    </w:p>
    <w:p w14:paraId="5977A4BA" w14:textId="77777777" w:rsidR="00A96B4E" w:rsidRPr="00A96B4E" w:rsidRDefault="00A96B4E" w:rsidP="00A96B4E">
      <w:pPr>
        <w:spacing w:after="0" w:line="240" w:lineRule="auto"/>
        <w:ind w:left="720" w:hanging="720"/>
        <w:rPr>
          <w:rFonts w:ascii="Calibri" w:hAnsi="Calibri" w:cs="Calibri"/>
          <w:noProof/>
          <w:szCs w:val="24"/>
        </w:rPr>
      </w:pPr>
      <w:bookmarkStart w:id="20" w:name="_ENREF_21"/>
      <w:r w:rsidRPr="00A96B4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20"/>
    </w:p>
    <w:p w14:paraId="30DCD384" w14:textId="77777777" w:rsidR="00A96B4E" w:rsidRPr="00A96B4E" w:rsidRDefault="00A96B4E" w:rsidP="00A96B4E">
      <w:pPr>
        <w:spacing w:after="0" w:line="240" w:lineRule="auto"/>
        <w:ind w:left="720" w:hanging="720"/>
        <w:rPr>
          <w:rFonts w:ascii="Calibri" w:hAnsi="Calibri" w:cs="Calibri"/>
          <w:noProof/>
          <w:szCs w:val="24"/>
        </w:rPr>
      </w:pPr>
      <w:bookmarkStart w:id="21" w:name="_ENREF_22"/>
      <w:r w:rsidRPr="00A96B4E">
        <w:rPr>
          <w:rFonts w:ascii="Calibri" w:hAnsi="Calibri" w:cs="Calibri"/>
          <w:noProof/>
          <w:szCs w:val="24"/>
        </w:rPr>
        <w:t>Ohlberger, J., E. J. Ward, D. E. Schindler, and B. Lewis. 2018. Demographic changes in Chinook salmon across the Northeast Pacific Ocean. Fish and Fisheries 19:533-546.</w:t>
      </w:r>
      <w:bookmarkEnd w:id="21"/>
    </w:p>
    <w:p w14:paraId="1FE6677D" w14:textId="77777777" w:rsidR="00A96B4E" w:rsidRPr="00A96B4E" w:rsidRDefault="00A96B4E" w:rsidP="00A96B4E">
      <w:pPr>
        <w:spacing w:after="0" w:line="240" w:lineRule="auto"/>
        <w:ind w:left="720" w:hanging="720"/>
        <w:rPr>
          <w:rFonts w:ascii="Calibri" w:hAnsi="Calibri" w:cs="Calibri"/>
          <w:noProof/>
          <w:szCs w:val="24"/>
        </w:rPr>
      </w:pPr>
      <w:bookmarkStart w:id="22" w:name="_ENREF_23"/>
      <w:r w:rsidRPr="00A96B4E">
        <w:rPr>
          <w:rFonts w:ascii="Calibri" w:hAnsi="Calibri" w:cs="Calibri"/>
          <w:noProof/>
          <w:szCs w:val="24"/>
        </w:rPr>
        <w:t>Oke, K. B., and coauthors. 2020. Recent declines in salmon body size impact ecosystems and fisheries. Nature Communications.</w:t>
      </w:r>
      <w:bookmarkEnd w:id="22"/>
    </w:p>
    <w:p w14:paraId="7546F385" w14:textId="77777777" w:rsidR="00A96B4E" w:rsidRPr="00A96B4E" w:rsidRDefault="00A96B4E" w:rsidP="00A96B4E">
      <w:pPr>
        <w:spacing w:after="0" w:line="240" w:lineRule="auto"/>
        <w:ind w:left="720" w:hanging="720"/>
        <w:rPr>
          <w:rFonts w:ascii="Calibri" w:hAnsi="Calibri" w:cs="Calibri"/>
          <w:noProof/>
          <w:szCs w:val="24"/>
        </w:rPr>
      </w:pPr>
      <w:bookmarkStart w:id="23" w:name="_ENREF_24"/>
      <w:r w:rsidRPr="00A96B4E">
        <w:rPr>
          <w:rFonts w:ascii="Calibri" w:hAnsi="Calibri" w:cs="Calibri"/>
          <w:noProof/>
          <w:szCs w:val="24"/>
        </w:rPr>
        <w:t>Pressey, R. T. 1953. The sport fishery for salmon on Puget Sound. Fisheries Research Papers, Washington Department of Fisheries 1(1):33-48.</w:t>
      </w:r>
      <w:bookmarkEnd w:id="23"/>
    </w:p>
    <w:p w14:paraId="44FEBC08" w14:textId="77777777" w:rsidR="00A96B4E" w:rsidRPr="00A96B4E" w:rsidRDefault="00A96B4E" w:rsidP="00A96B4E">
      <w:pPr>
        <w:spacing w:after="0" w:line="240" w:lineRule="auto"/>
        <w:ind w:left="720" w:hanging="720"/>
        <w:rPr>
          <w:rFonts w:ascii="Calibri" w:hAnsi="Calibri" w:cs="Calibri"/>
          <w:noProof/>
          <w:szCs w:val="24"/>
        </w:rPr>
      </w:pPr>
      <w:bookmarkStart w:id="24" w:name="_ENREF_25"/>
      <w:r w:rsidRPr="00A96B4E">
        <w:rPr>
          <w:rFonts w:ascii="Calibri" w:hAnsi="Calibri" w:cs="Calibri"/>
          <w:noProof/>
          <w:szCs w:val="24"/>
        </w:rPr>
        <w:t>Pyper, B. J., and R. M. Peterman. 1999. Relationship among adult body length, abundance, and ocean temperature for British Columbia and Alaska sockeye salmon (</w:t>
      </w:r>
      <w:r w:rsidRPr="00A96B4E">
        <w:rPr>
          <w:rFonts w:ascii="Calibri" w:hAnsi="Calibri" w:cs="Calibri"/>
          <w:i/>
          <w:noProof/>
          <w:szCs w:val="24"/>
        </w:rPr>
        <w:t>Oncorhynchus nerka</w:t>
      </w:r>
      <w:r w:rsidRPr="00A96B4E">
        <w:rPr>
          <w:rFonts w:ascii="Calibri" w:hAnsi="Calibri" w:cs="Calibri"/>
          <w:noProof/>
          <w:szCs w:val="24"/>
        </w:rPr>
        <w:t>), 1967-1997. Canadian Journal of Fisheries and Aquatic Sciences 56:1716-1720.</w:t>
      </w:r>
      <w:bookmarkEnd w:id="24"/>
    </w:p>
    <w:p w14:paraId="03CE409A" w14:textId="77777777" w:rsidR="00A96B4E" w:rsidRPr="00A96B4E" w:rsidRDefault="00A96B4E" w:rsidP="00A96B4E">
      <w:pPr>
        <w:spacing w:after="0" w:line="240" w:lineRule="auto"/>
        <w:ind w:left="720" w:hanging="720"/>
        <w:rPr>
          <w:rFonts w:ascii="Calibri" w:hAnsi="Calibri" w:cs="Calibri"/>
          <w:noProof/>
          <w:szCs w:val="24"/>
        </w:rPr>
      </w:pPr>
      <w:bookmarkStart w:id="25" w:name="_ENREF_26"/>
      <w:r w:rsidRPr="00A96B4E">
        <w:rPr>
          <w:rFonts w:ascii="Calibri" w:hAnsi="Calibri" w:cs="Calibri"/>
          <w:noProof/>
          <w:szCs w:val="24"/>
        </w:rPr>
        <w:t>Quinn, T. P. 2018. The Behavior and Ecology of Pacific Salmon and Trout, second edition. University of Washington Press, Seattle.</w:t>
      </w:r>
      <w:bookmarkEnd w:id="25"/>
    </w:p>
    <w:p w14:paraId="40D87E79" w14:textId="77777777" w:rsidR="00A96B4E" w:rsidRPr="00A96B4E" w:rsidRDefault="00A96B4E" w:rsidP="00A96B4E">
      <w:pPr>
        <w:spacing w:after="0" w:line="240" w:lineRule="auto"/>
        <w:ind w:left="720" w:hanging="720"/>
        <w:rPr>
          <w:rFonts w:ascii="Calibri" w:hAnsi="Calibri" w:cs="Calibri"/>
          <w:noProof/>
          <w:szCs w:val="24"/>
        </w:rPr>
      </w:pPr>
      <w:bookmarkStart w:id="26" w:name="_ENREF_27"/>
      <w:r w:rsidRPr="00A96B4E">
        <w:rPr>
          <w:rFonts w:ascii="Calibri" w:hAnsi="Calibri" w:cs="Calibri"/>
          <w:noProof/>
          <w:szCs w:val="24"/>
        </w:rPr>
        <w:t>Quinn, T. P. 2021. Differential migration in Pacific salmon and trout: Patterns and hypotheses. Animal Migration 8:1-18.</w:t>
      </w:r>
      <w:bookmarkEnd w:id="26"/>
    </w:p>
    <w:p w14:paraId="51F146C9" w14:textId="77777777" w:rsidR="00A96B4E" w:rsidRPr="00A96B4E" w:rsidRDefault="00A96B4E" w:rsidP="00A96B4E">
      <w:pPr>
        <w:spacing w:after="0" w:line="240" w:lineRule="auto"/>
        <w:ind w:left="720" w:hanging="720"/>
        <w:rPr>
          <w:rFonts w:ascii="Calibri" w:hAnsi="Calibri" w:cs="Calibri"/>
          <w:noProof/>
          <w:szCs w:val="24"/>
        </w:rPr>
      </w:pPr>
      <w:bookmarkStart w:id="27" w:name="_ENREF_28"/>
      <w:r w:rsidRPr="00A96B4E">
        <w:rPr>
          <w:rFonts w:ascii="Calibri" w:hAnsi="Calibri" w:cs="Calibri"/>
          <w:noProof/>
          <w:szCs w:val="24"/>
        </w:rPr>
        <w:t>Quinn, T. P., and J. P. Losee. in review. Diverse and changing use of the Salish Sea by Pacific salmon, trout, and char. Canadian Journal of Fisheries and Aquatic Sciences.</w:t>
      </w:r>
      <w:bookmarkEnd w:id="27"/>
    </w:p>
    <w:p w14:paraId="18ACB36A" w14:textId="77777777" w:rsidR="00A96B4E" w:rsidRPr="00A96B4E" w:rsidRDefault="00A96B4E" w:rsidP="00A96B4E">
      <w:pPr>
        <w:spacing w:after="0" w:line="240" w:lineRule="auto"/>
        <w:ind w:left="720" w:hanging="720"/>
        <w:rPr>
          <w:rFonts w:ascii="Calibri" w:hAnsi="Calibri" w:cs="Calibri"/>
          <w:noProof/>
          <w:szCs w:val="24"/>
        </w:rPr>
      </w:pPr>
      <w:bookmarkStart w:id="28" w:name="_ENREF_29"/>
      <w:r w:rsidRPr="00A96B4E">
        <w:rPr>
          <w:rFonts w:ascii="Calibri" w:hAnsi="Calibri" w:cs="Calibri"/>
          <w:noProof/>
          <w:szCs w:val="24"/>
        </w:rPr>
        <w:t>Quinn, T. P., P. McGinnity, and T. F. Cross. 2006. Long-term declines in body size and shifts in run timing of Atlantic salmon in Ireland. Journal of Fish Biology 68:1713-1730.</w:t>
      </w:r>
      <w:bookmarkEnd w:id="28"/>
    </w:p>
    <w:p w14:paraId="64F4CCAF" w14:textId="77777777" w:rsidR="00A96B4E" w:rsidRPr="00A96B4E" w:rsidRDefault="00A96B4E" w:rsidP="00A96B4E">
      <w:pPr>
        <w:spacing w:after="0" w:line="240" w:lineRule="auto"/>
        <w:ind w:left="720" w:hanging="720"/>
        <w:rPr>
          <w:rFonts w:ascii="Calibri" w:hAnsi="Calibri" w:cs="Calibri"/>
          <w:noProof/>
          <w:szCs w:val="24"/>
        </w:rPr>
      </w:pPr>
      <w:bookmarkStart w:id="29" w:name="_ENREF_30"/>
      <w:r w:rsidRPr="00A96B4E">
        <w:rPr>
          <w:rFonts w:ascii="Calibri" w:hAnsi="Calibri" w:cs="Calibri"/>
          <w:noProof/>
          <w:szCs w:val="24"/>
        </w:rPr>
        <w:t>Richards, R. A., and P. J. Rago. 1999. A case history of effective fishery management: Chesapeake Bay striped bass. North American Journal of Fisheries Management 19:356-375.</w:t>
      </w:r>
      <w:bookmarkEnd w:id="29"/>
    </w:p>
    <w:p w14:paraId="787DA0D7" w14:textId="77777777" w:rsidR="00A96B4E" w:rsidRPr="00A96B4E" w:rsidRDefault="00A96B4E" w:rsidP="00A96B4E">
      <w:pPr>
        <w:spacing w:after="0" w:line="240" w:lineRule="auto"/>
        <w:ind w:left="720" w:hanging="720"/>
        <w:rPr>
          <w:rFonts w:ascii="Calibri" w:hAnsi="Calibri" w:cs="Calibri"/>
          <w:noProof/>
          <w:szCs w:val="24"/>
        </w:rPr>
      </w:pPr>
      <w:bookmarkStart w:id="30" w:name="_ENREF_31"/>
      <w:r w:rsidRPr="00A96B4E">
        <w:rPr>
          <w:rFonts w:ascii="Calibri" w:hAnsi="Calibri" w:cs="Calibri"/>
          <w:noProof/>
          <w:szCs w:val="24"/>
        </w:rPr>
        <w:t>Ricker, W. E. 1980. Causes of the decrease in age and size of chinook salmon (</w:t>
      </w:r>
      <w:r w:rsidRPr="00A96B4E">
        <w:rPr>
          <w:rFonts w:ascii="Calibri" w:hAnsi="Calibri" w:cs="Calibri"/>
          <w:i/>
          <w:noProof/>
          <w:szCs w:val="24"/>
        </w:rPr>
        <w:t>Oncorhynchus tshawytscha</w:t>
      </w:r>
      <w:r w:rsidRPr="00A96B4E">
        <w:rPr>
          <w:rFonts w:ascii="Calibri" w:hAnsi="Calibri" w:cs="Calibri"/>
          <w:noProof/>
          <w:szCs w:val="24"/>
        </w:rPr>
        <w:t>). Canadian Technical Report of Fisheries and Aquatic Sciences 944:1-25.</w:t>
      </w:r>
      <w:bookmarkEnd w:id="30"/>
    </w:p>
    <w:p w14:paraId="3F8AA30F" w14:textId="77777777" w:rsidR="00A96B4E" w:rsidRPr="00A96B4E" w:rsidRDefault="00A96B4E" w:rsidP="00A96B4E">
      <w:pPr>
        <w:spacing w:after="0" w:line="240" w:lineRule="auto"/>
        <w:ind w:left="720" w:hanging="720"/>
        <w:rPr>
          <w:rFonts w:ascii="Calibri" w:hAnsi="Calibri" w:cs="Calibri"/>
          <w:noProof/>
          <w:szCs w:val="24"/>
        </w:rPr>
      </w:pPr>
      <w:bookmarkStart w:id="31" w:name="_ENREF_32"/>
      <w:r w:rsidRPr="00A96B4E">
        <w:rPr>
          <w:rFonts w:ascii="Calibri" w:hAnsi="Calibri" w:cs="Calibri"/>
          <w:noProof/>
          <w:szCs w:val="24"/>
        </w:rPr>
        <w:t>Ricker, W. E. 1981. Changes in the average size and average age of Pacific salmon. Canadian Journal of Fisheries and Aquatic Sciences 38:1636-1656.</w:t>
      </w:r>
      <w:bookmarkEnd w:id="31"/>
    </w:p>
    <w:p w14:paraId="33788F13" w14:textId="77777777" w:rsidR="00A96B4E" w:rsidRPr="00A96B4E" w:rsidRDefault="00A96B4E" w:rsidP="00A96B4E">
      <w:pPr>
        <w:spacing w:after="0" w:line="240" w:lineRule="auto"/>
        <w:ind w:left="720" w:hanging="720"/>
        <w:rPr>
          <w:rFonts w:ascii="Calibri" w:hAnsi="Calibri" w:cs="Calibri"/>
          <w:noProof/>
          <w:szCs w:val="24"/>
        </w:rPr>
      </w:pPr>
      <w:bookmarkStart w:id="32" w:name="_ENREF_33"/>
      <w:r w:rsidRPr="00A96B4E">
        <w:rPr>
          <w:rFonts w:ascii="Calibri" w:hAnsi="Calibri" w:cs="Calibri"/>
          <w:noProof/>
          <w:szCs w:val="24"/>
        </w:rPr>
        <w:t>Ricker, W. E. 1995. Trends in the average size of Pacific salmon in Canadian catches. Canadian Special Publication of Fisheries and Aquatic Sciences 121:593-602.</w:t>
      </w:r>
      <w:bookmarkEnd w:id="32"/>
    </w:p>
    <w:p w14:paraId="5C0F0F09" w14:textId="77777777" w:rsidR="00A96B4E" w:rsidRPr="00A96B4E" w:rsidRDefault="00A96B4E" w:rsidP="00A96B4E">
      <w:pPr>
        <w:spacing w:after="0" w:line="240" w:lineRule="auto"/>
        <w:ind w:left="720" w:hanging="720"/>
        <w:rPr>
          <w:rFonts w:ascii="Calibri" w:hAnsi="Calibri" w:cs="Calibri"/>
          <w:noProof/>
          <w:szCs w:val="24"/>
        </w:rPr>
      </w:pPr>
      <w:bookmarkStart w:id="33" w:name="_ENREF_34"/>
      <w:r w:rsidRPr="00A96B4E">
        <w:rPr>
          <w:rFonts w:ascii="Calibri" w:hAnsi="Calibri" w:cs="Calibri"/>
          <w:noProof/>
          <w:szCs w:val="24"/>
        </w:rPr>
        <w:t xml:space="preserve">Riddell, B. R., and coauthors. 2018. Ocean ecology of Chinook Salmon. Pages 555-696 </w:t>
      </w:r>
      <w:r w:rsidRPr="00A96B4E">
        <w:rPr>
          <w:rFonts w:ascii="Calibri" w:hAnsi="Calibri" w:cs="Calibri"/>
          <w:i/>
          <w:noProof/>
          <w:szCs w:val="24"/>
        </w:rPr>
        <w:t>in</w:t>
      </w:r>
      <w:r w:rsidRPr="00A96B4E">
        <w:rPr>
          <w:rFonts w:ascii="Calibri" w:hAnsi="Calibri" w:cs="Calibri"/>
          <w:noProof/>
          <w:szCs w:val="24"/>
        </w:rPr>
        <w:t xml:space="preserve"> R. J. Beamish, editor. The Ocean Ecology of Pacific Salmon and Trout. American Fisheries Society, Bethesda.</w:t>
      </w:r>
      <w:bookmarkEnd w:id="33"/>
    </w:p>
    <w:p w14:paraId="2A021353" w14:textId="77777777" w:rsidR="00A96B4E" w:rsidRPr="00A96B4E" w:rsidRDefault="00A96B4E" w:rsidP="00A96B4E">
      <w:pPr>
        <w:spacing w:after="0" w:line="240" w:lineRule="auto"/>
        <w:ind w:left="720" w:hanging="720"/>
        <w:rPr>
          <w:rFonts w:ascii="Calibri" w:hAnsi="Calibri" w:cs="Calibri"/>
          <w:noProof/>
          <w:szCs w:val="24"/>
        </w:rPr>
      </w:pPr>
      <w:bookmarkStart w:id="34" w:name="_ENREF_35"/>
      <w:r w:rsidRPr="00A96B4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34"/>
    </w:p>
    <w:p w14:paraId="1E8D3D86" w14:textId="77777777" w:rsidR="00A96B4E" w:rsidRPr="00A96B4E" w:rsidRDefault="00A96B4E" w:rsidP="00A96B4E">
      <w:pPr>
        <w:spacing w:after="0" w:line="240" w:lineRule="auto"/>
        <w:ind w:left="720" w:hanging="720"/>
        <w:rPr>
          <w:rFonts w:ascii="Calibri" w:hAnsi="Calibri" w:cs="Calibri"/>
          <w:noProof/>
          <w:szCs w:val="24"/>
        </w:rPr>
      </w:pPr>
      <w:bookmarkStart w:id="35" w:name="_ENREF_36"/>
      <w:r w:rsidRPr="00A96B4E">
        <w:rPr>
          <w:rFonts w:ascii="Calibri" w:hAnsi="Calibri" w:cs="Calibri"/>
          <w:noProof/>
          <w:szCs w:val="24"/>
        </w:rPr>
        <w:t>Rohde, J., K. L. Fresh, and T. P. Quinn. 2014. Factors affecting partial migration in Puget Sound Coho Salmon (</w:t>
      </w:r>
      <w:r w:rsidRPr="00A96B4E">
        <w:rPr>
          <w:rFonts w:ascii="Calibri" w:hAnsi="Calibri" w:cs="Calibri"/>
          <w:i/>
          <w:noProof/>
          <w:szCs w:val="24"/>
        </w:rPr>
        <w:t>Oncorhynchus kisutch</w:t>
      </w:r>
      <w:r w:rsidRPr="00A96B4E">
        <w:rPr>
          <w:rFonts w:ascii="Calibri" w:hAnsi="Calibri" w:cs="Calibri"/>
          <w:noProof/>
          <w:szCs w:val="24"/>
        </w:rPr>
        <w:t>). North American Journal of Fisheries Management 34:559-570.</w:t>
      </w:r>
      <w:bookmarkEnd w:id="35"/>
    </w:p>
    <w:p w14:paraId="4D069854" w14:textId="77777777" w:rsidR="00A96B4E" w:rsidRPr="00A96B4E" w:rsidRDefault="00A96B4E" w:rsidP="00A96B4E">
      <w:pPr>
        <w:spacing w:after="0" w:line="240" w:lineRule="auto"/>
        <w:ind w:left="720" w:hanging="720"/>
        <w:rPr>
          <w:rFonts w:ascii="Calibri" w:hAnsi="Calibri" w:cs="Calibri"/>
          <w:noProof/>
          <w:szCs w:val="24"/>
        </w:rPr>
      </w:pPr>
      <w:bookmarkStart w:id="36" w:name="_ENREF_37"/>
      <w:r w:rsidRPr="00A96B4E">
        <w:rPr>
          <w:rFonts w:ascii="Calibri" w:hAnsi="Calibri" w:cs="Calibri"/>
          <w:noProof/>
          <w:szCs w:val="24"/>
        </w:rPr>
        <w:t>Scheuerell, M. D. 2005. Influence of juvenile size on the age at maturity of individually marked wild Chinook salmon. Transactions of the American Fisheries Society 134:999-1004.</w:t>
      </w:r>
      <w:bookmarkEnd w:id="36"/>
    </w:p>
    <w:p w14:paraId="7A23FF50" w14:textId="77777777" w:rsidR="00A96B4E" w:rsidRPr="00A96B4E" w:rsidRDefault="00A96B4E" w:rsidP="00A96B4E">
      <w:pPr>
        <w:spacing w:after="0" w:line="240" w:lineRule="auto"/>
        <w:ind w:left="720" w:hanging="720"/>
        <w:rPr>
          <w:rFonts w:ascii="Calibri" w:hAnsi="Calibri" w:cs="Calibri"/>
          <w:noProof/>
          <w:szCs w:val="24"/>
        </w:rPr>
      </w:pPr>
      <w:bookmarkStart w:id="37" w:name="_ENREF_38"/>
      <w:r w:rsidRPr="00A96B4E">
        <w:rPr>
          <w:rFonts w:ascii="Calibri" w:hAnsi="Calibri" w:cs="Calibri"/>
          <w:noProof/>
          <w:szCs w:val="24"/>
        </w:rPr>
        <w:t xml:space="preserve">Sharma, R., and T. P. Quinn. 2012. Linkages between life history type and migration pathways in freshwater and marine environments for Chinook salmon, </w:t>
      </w:r>
      <w:r w:rsidRPr="00A96B4E">
        <w:rPr>
          <w:rFonts w:ascii="Calibri" w:hAnsi="Calibri" w:cs="Calibri"/>
          <w:i/>
          <w:noProof/>
          <w:szCs w:val="24"/>
        </w:rPr>
        <w:t>Oncorhynchus tshawytscha</w:t>
      </w:r>
      <w:r w:rsidRPr="00A96B4E">
        <w:rPr>
          <w:rFonts w:ascii="Calibri" w:hAnsi="Calibri" w:cs="Calibri"/>
          <w:noProof/>
          <w:szCs w:val="24"/>
        </w:rPr>
        <w:t>. Acta Oecologica 41:1-13.</w:t>
      </w:r>
      <w:bookmarkEnd w:id="37"/>
    </w:p>
    <w:p w14:paraId="2F5A6A7C" w14:textId="77777777" w:rsidR="00A96B4E" w:rsidRPr="00A96B4E" w:rsidRDefault="00A96B4E" w:rsidP="00A96B4E">
      <w:pPr>
        <w:spacing w:after="0" w:line="240" w:lineRule="auto"/>
        <w:ind w:left="720" w:hanging="720"/>
        <w:rPr>
          <w:rFonts w:ascii="Calibri" w:hAnsi="Calibri" w:cs="Calibri"/>
          <w:noProof/>
          <w:szCs w:val="24"/>
        </w:rPr>
      </w:pPr>
      <w:bookmarkStart w:id="38" w:name="_ENREF_39"/>
      <w:r w:rsidRPr="00A96B4E">
        <w:rPr>
          <w:rFonts w:ascii="Calibri" w:hAnsi="Calibri" w:cs="Calibri"/>
          <w:noProof/>
          <w:szCs w:val="24"/>
        </w:rPr>
        <w:t>Sharpe, D. M. T., and A. P. Hendry. 2009. Life history changes in commercially exploited fish stocks: an analysis of trends across studies. Evolutionary Applications 2:260-275.</w:t>
      </w:r>
      <w:bookmarkEnd w:id="38"/>
    </w:p>
    <w:p w14:paraId="2FFF66C7" w14:textId="77777777" w:rsidR="00A96B4E" w:rsidRPr="00A96B4E" w:rsidRDefault="00A96B4E" w:rsidP="00A96B4E">
      <w:pPr>
        <w:spacing w:after="0" w:line="240" w:lineRule="auto"/>
        <w:ind w:left="720" w:hanging="720"/>
        <w:rPr>
          <w:rFonts w:ascii="Calibri" w:hAnsi="Calibri" w:cs="Calibri"/>
          <w:noProof/>
          <w:szCs w:val="24"/>
        </w:rPr>
      </w:pPr>
      <w:bookmarkStart w:id="39" w:name="_ENREF_40"/>
      <w:r w:rsidRPr="00A96B4E">
        <w:rPr>
          <w:rFonts w:ascii="Calibri" w:hAnsi="Calibri" w:cs="Calibri"/>
          <w:noProof/>
          <w:szCs w:val="24"/>
        </w:rPr>
        <w:t>Shearer, W. M. 1990. The Atlantic salmon (</w:t>
      </w:r>
      <w:r w:rsidRPr="00A96B4E">
        <w:rPr>
          <w:rFonts w:ascii="Calibri" w:hAnsi="Calibri" w:cs="Calibri"/>
          <w:i/>
          <w:noProof/>
          <w:szCs w:val="24"/>
        </w:rPr>
        <w:t>Salmo salar</w:t>
      </w:r>
      <w:r w:rsidRPr="00A96B4E">
        <w:rPr>
          <w:rFonts w:ascii="Calibri" w:hAnsi="Calibri" w:cs="Calibri"/>
          <w:noProof/>
          <w:szCs w:val="24"/>
        </w:rPr>
        <w:t xml:space="preserve"> L.) of the North Esk with particular reference to the relationship between river and sea age and time of return to home waters. Fisheries Research 10:93-123.</w:t>
      </w:r>
      <w:bookmarkEnd w:id="39"/>
    </w:p>
    <w:p w14:paraId="0389720A" w14:textId="77777777" w:rsidR="00A96B4E" w:rsidRPr="00A96B4E" w:rsidRDefault="00A96B4E" w:rsidP="00A96B4E">
      <w:pPr>
        <w:spacing w:after="0" w:line="240" w:lineRule="auto"/>
        <w:ind w:left="720" w:hanging="720"/>
        <w:rPr>
          <w:rFonts w:ascii="Calibri" w:hAnsi="Calibri" w:cs="Calibri"/>
          <w:noProof/>
          <w:szCs w:val="24"/>
        </w:rPr>
      </w:pPr>
      <w:bookmarkStart w:id="40" w:name="_ENREF_41"/>
      <w:r w:rsidRPr="00A96B4E">
        <w:rPr>
          <w:rFonts w:ascii="Calibri" w:hAnsi="Calibri" w:cs="Calibri"/>
          <w:noProof/>
          <w:szCs w:val="24"/>
        </w:rPr>
        <w:lastRenderedPageBreak/>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40"/>
    </w:p>
    <w:p w14:paraId="04AE2E9A" w14:textId="77777777" w:rsidR="00A96B4E" w:rsidRPr="00A96B4E" w:rsidRDefault="00A96B4E" w:rsidP="00A96B4E">
      <w:pPr>
        <w:spacing w:after="0" w:line="240" w:lineRule="auto"/>
        <w:ind w:left="720" w:hanging="720"/>
        <w:rPr>
          <w:rFonts w:ascii="Calibri" w:hAnsi="Calibri" w:cs="Calibri"/>
          <w:noProof/>
          <w:szCs w:val="24"/>
        </w:rPr>
      </w:pPr>
      <w:bookmarkStart w:id="41" w:name="_ENREF_42"/>
      <w:r w:rsidRPr="00A96B4E">
        <w:rPr>
          <w:rFonts w:ascii="Calibri" w:hAnsi="Calibri" w:cs="Calibri"/>
          <w:noProof/>
          <w:szCs w:val="24"/>
        </w:rPr>
        <w:t xml:space="preserve">Summers, D. W. 1995. Long-term changes in the sea-age at maturity and seasonal time of return of salmon, </w:t>
      </w:r>
      <w:r w:rsidRPr="00A96B4E">
        <w:rPr>
          <w:rFonts w:ascii="Calibri" w:hAnsi="Calibri" w:cs="Calibri"/>
          <w:i/>
          <w:noProof/>
          <w:szCs w:val="24"/>
        </w:rPr>
        <w:t>Salmo salar</w:t>
      </w:r>
      <w:r w:rsidRPr="00A96B4E">
        <w:rPr>
          <w:rFonts w:ascii="Calibri" w:hAnsi="Calibri" w:cs="Calibri"/>
          <w:noProof/>
          <w:szCs w:val="24"/>
        </w:rPr>
        <w:t xml:space="preserve"> L., to Scottish rivers. Fisheries Management and Ecology 2:147-155.</w:t>
      </w:r>
      <w:bookmarkEnd w:id="41"/>
    </w:p>
    <w:p w14:paraId="1042E34B" w14:textId="77777777" w:rsidR="00A96B4E" w:rsidRPr="00A96B4E" w:rsidRDefault="00A96B4E" w:rsidP="00A96B4E">
      <w:pPr>
        <w:spacing w:after="0" w:line="240" w:lineRule="auto"/>
        <w:ind w:left="720" w:hanging="720"/>
        <w:rPr>
          <w:rFonts w:ascii="Calibri" w:hAnsi="Calibri" w:cs="Calibri"/>
          <w:noProof/>
          <w:szCs w:val="24"/>
        </w:rPr>
      </w:pPr>
      <w:bookmarkStart w:id="42" w:name="_ENREF_43"/>
      <w:r w:rsidRPr="00A96B4E">
        <w:rPr>
          <w:rFonts w:ascii="Calibri" w:hAnsi="Calibri" w:cs="Calibri"/>
          <w:noProof/>
          <w:szCs w:val="24"/>
        </w:rPr>
        <w:t>Swain, D. P., A. F. Sinclair, and J. M. Hanson. 2007. Evolutionary response to size-selective mortality in an exploited fish population. Proceedings of the Royal Society B 274:1015-1022.</w:t>
      </w:r>
      <w:bookmarkEnd w:id="42"/>
    </w:p>
    <w:p w14:paraId="1F01A84A" w14:textId="77777777" w:rsidR="00A96B4E" w:rsidRPr="00A96B4E" w:rsidRDefault="00A96B4E" w:rsidP="00A96B4E">
      <w:pPr>
        <w:spacing w:after="0" w:line="240" w:lineRule="auto"/>
        <w:ind w:left="720" w:hanging="720"/>
        <w:rPr>
          <w:rFonts w:ascii="Calibri" w:hAnsi="Calibri" w:cs="Calibri"/>
          <w:noProof/>
          <w:szCs w:val="24"/>
        </w:rPr>
      </w:pPr>
      <w:bookmarkStart w:id="43" w:name="_ENREF_44"/>
      <w:r w:rsidRPr="00A96B4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43"/>
    </w:p>
    <w:p w14:paraId="63BC88D8" w14:textId="77777777" w:rsidR="00A96B4E" w:rsidRPr="00A96B4E" w:rsidRDefault="00A96B4E" w:rsidP="00A96B4E">
      <w:pPr>
        <w:spacing w:after="0" w:line="240" w:lineRule="auto"/>
        <w:ind w:left="720" w:hanging="720"/>
        <w:rPr>
          <w:rFonts w:ascii="Calibri" w:hAnsi="Calibri" w:cs="Calibri"/>
          <w:noProof/>
          <w:szCs w:val="24"/>
        </w:rPr>
      </w:pPr>
      <w:bookmarkStart w:id="44" w:name="_ENREF_45"/>
      <w:r w:rsidRPr="00A96B4E">
        <w:rPr>
          <w:rFonts w:ascii="Calibri" w:hAnsi="Calibri" w:cs="Calibri"/>
          <w:noProof/>
          <w:szCs w:val="24"/>
        </w:rPr>
        <w:t>Weitkamp, L. 2012. Marine distributions of coho and Chinook salmon inferred from coded wire tag recoveries. American Fisheries Society Symposium 76:191-214.</w:t>
      </w:r>
      <w:bookmarkEnd w:id="44"/>
    </w:p>
    <w:p w14:paraId="465BAA1B" w14:textId="77777777" w:rsidR="00A96B4E" w:rsidRPr="00A96B4E" w:rsidRDefault="00A96B4E" w:rsidP="00A96B4E">
      <w:pPr>
        <w:spacing w:after="0" w:line="240" w:lineRule="auto"/>
        <w:ind w:left="720" w:hanging="720"/>
        <w:rPr>
          <w:rFonts w:ascii="Calibri" w:hAnsi="Calibri" w:cs="Calibri"/>
          <w:noProof/>
          <w:szCs w:val="24"/>
        </w:rPr>
      </w:pPr>
      <w:bookmarkStart w:id="45" w:name="_ENREF_46"/>
      <w:r w:rsidRPr="00A96B4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45"/>
    </w:p>
    <w:p w14:paraId="215A3C2F" w14:textId="77777777" w:rsidR="00A96B4E" w:rsidRPr="00A96B4E" w:rsidRDefault="00A96B4E" w:rsidP="00A96B4E">
      <w:pPr>
        <w:spacing w:line="240" w:lineRule="auto"/>
        <w:ind w:left="720" w:hanging="720"/>
        <w:rPr>
          <w:rFonts w:ascii="Calibri" w:hAnsi="Calibri" w:cs="Calibri"/>
          <w:noProof/>
          <w:szCs w:val="24"/>
        </w:rPr>
      </w:pPr>
      <w:bookmarkStart w:id="46" w:name="_ENREF_47"/>
      <w:r w:rsidRPr="00A96B4E">
        <w:rPr>
          <w:rFonts w:ascii="Calibri" w:hAnsi="Calibri" w:cs="Calibri"/>
          <w:noProof/>
          <w:szCs w:val="24"/>
        </w:rPr>
        <w:t>Whitman, R. P. 1987. An analysis of smoltification indices in fall chinook salmon (</w:t>
      </w:r>
      <w:r w:rsidRPr="00A96B4E">
        <w:rPr>
          <w:rFonts w:ascii="Calibri" w:hAnsi="Calibri" w:cs="Calibri"/>
          <w:i/>
          <w:noProof/>
          <w:szCs w:val="24"/>
        </w:rPr>
        <w:t>Oncorhynchus tshawytscha</w:t>
      </w:r>
      <w:r w:rsidRPr="00A96B4E">
        <w:rPr>
          <w:rFonts w:ascii="Calibri" w:hAnsi="Calibri" w:cs="Calibri"/>
          <w:noProof/>
          <w:szCs w:val="24"/>
        </w:rPr>
        <w:t>). University of Washington, Seattle.</w:t>
      </w:r>
      <w:bookmarkEnd w:id="46"/>
    </w:p>
    <w:p w14:paraId="632F9EB6" w14:textId="33FD8EC0" w:rsidR="00A96B4E" w:rsidRDefault="00A96B4E" w:rsidP="00A96B4E">
      <w:pPr>
        <w:spacing w:line="240" w:lineRule="auto"/>
        <w:rPr>
          <w:rFonts w:ascii="Calibri" w:hAnsi="Calibri" w:cs="Calibri"/>
          <w:noProof/>
          <w:szCs w:val="24"/>
        </w:rPr>
      </w:pPr>
    </w:p>
    <w:p w14:paraId="0CC6CA95" w14:textId="2B70DA3C"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1694D" w14:textId="77777777" w:rsidR="00DF5570" w:rsidRDefault="00DF5570" w:rsidP="00456F98">
      <w:pPr>
        <w:spacing w:after="0" w:line="240" w:lineRule="auto"/>
      </w:pPr>
      <w:r>
        <w:separator/>
      </w:r>
    </w:p>
  </w:endnote>
  <w:endnote w:type="continuationSeparator" w:id="0">
    <w:p w14:paraId="43945AC6" w14:textId="77777777" w:rsidR="00DF5570" w:rsidRDefault="00DF5570"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6D5A9" w14:textId="77777777" w:rsidR="00DF5570" w:rsidRDefault="00DF5570" w:rsidP="00456F98">
      <w:pPr>
        <w:spacing w:after="0" w:line="240" w:lineRule="auto"/>
      </w:pPr>
      <w:r>
        <w:separator/>
      </w:r>
    </w:p>
  </w:footnote>
  <w:footnote w:type="continuationSeparator" w:id="0">
    <w:p w14:paraId="29A28CE6" w14:textId="77777777" w:rsidR="00DF5570" w:rsidRDefault="00DF5570"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439481B0" w:rsidR="00482647" w:rsidRDefault="00482647">
        <w:pPr>
          <w:pStyle w:val="Header"/>
          <w:jc w:val="right"/>
        </w:pPr>
        <w:r>
          <w:fldChar w:fldCharType="begin"/>
        </w:r>
        <w:r>
          <w:instrText xml:space="preserve"> PAGE   \* MERGEFORMAT </w:instrText>
        </w:r>
        <w:r>
          <w:fldChar w:fldCharType="separate"/>
        </w:r>
        <w:r w:rsidR="00A96B4E">
          <w:rPr>
            <w:noProof/>
          </w:rPr>
          <w:t>21</w:t>
        </w:r>
        <w:r>
          <w:rPr>
            <w:noProof/>
          </w:rPr>
          <w:fldChar w:fldCharType="end"/>
        </w:r>
      </w:p>
    </w:sdtContent>
  </w:sdt>
  <w:p w14:paraId="24E804C9" w14:textId="77777777" w:rsidR="00482647" w:rsidRDefault="0048264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item&gt;7277&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408F"/>
    <w:rsid w:val="00055FFE"/>
    <w:rsid w:val="0008730A"/>
    <w:rsid w:val="00090E77"/>
    <w:rsid w:val="00093E4F"/>
    <w:rsid w:val="000B05D9"/>
    <w:rsid w:val="000B28E7"/>
    <w:rsid w:val="000C78DC"/>
    <w:rsid w:val="000D3B8E"/>
    <w:rsid w:val="000E6218"/>
    <w:rsid w:val="000F0957"/>
    <w:rsid w:val="000F1D8E"/>
    <w:rsid w:val="000F4034"/>
    <w:rsid w:val="001003B7"/>
    <w:rsid w:val="00112437"/>
    <w:rsid w:val="00114236"/>
    <w:rsid w:val="0012108C"/>
    <w:rsid w:val="0012248C"/>
    <w:rsid w:val="001235B5"/>
    <w:rsid w:val="00125401"/>
    <w:rsid w:val="001259AE"/>
    <w:rsid w:val="0013714C"/>
    <w:rsid w:val="00175A04"/>
    <w:rsid w:val="001A7B87"/>
    <w:rsid w:val="001C7722"/>
    <w:rsid w:val="001D7239"/>
    <w:rsid w:val="001F07E2"/>
    <w:rsid w:val="001F68A4"/>
    <w:rsid w:val="00201068"/>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17001"/>
    <w:rsid w:val="00325FBD"/>
    <w:rsid w:val="00327E20"/>
    <w:rsid w:val="00331DC3"/>
    <w:rsid w:val="003324D6"/>
    <w:rsid w:val="00335F62"/>
    <w:rsid w:val="00366502"/>
    <w:rsid w:val="00381AE2"/>
    <w:rsid w:val="00382A7C"/>
    <w:rsid w:val="00382B71"/>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265F0"/>
    <w:rsid w:val="004307BE"/>
    <w:rsid w:val="00434FDF"/>
    <w:rsid w:val="004427F1"/>
    <w:rsid w:val="00442C58"/>
    <w:rsid w:val="00453A1A"/>
    <w:rsid w:val="00454121"/>
    <w:rsid w:val="00456B96"/>
    <w:rsid w:val="00456F98"/>
    <w:rsid w:val="00482647"/>
    <w:rsid w:val="00497733"/>
    <w:rsid w:val="004A0048"/>
    <w:rsid w:val="004C353B"/>
    <w:rsid w:val="004C6759"/>
    <w:rsid w:val="004D3AA7"/>
    <w:rsid w:val="004D41B2"/>
    <w:rsid w:val="005057E8"/>
    <w:rsid w:val="00506542"/>
    <w:rsid w:val="00510B6A"/>
    <w:rsid w:val="00512AE7"/>
    <w:rsid w:val="00520E2D"/>
    <w:rsid w:val="0052674F"/>
    <w:rsid w:val="00531B1F"/>
    <w:rsid w:val="005523D0"/>
    <w:rsid w:val="00556623"/>
    <w:rsid w:val="005828D2"/>
    <w:rsid w:val="005936DA"/>
    <w:rsid w:val="005A3515"/>
    <w:rsid w:val="005A4311"/>
    <w:rsid w:val="005D5E28"/>
    <w:rsid w:val="005D7F29"/>
    <w:rsid w:val="005E15C0"/>
    <w:rsid w:val="005E58F6"/>
    <w:rsid w:val="005F0DD6"/>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B44DB"/>
    <w:rsid w:val="007C0555"/>
    <w:rsid w:val="007C7C9F"/>
    <w:rsid w:val="007D02BF"/>
    <w:rsid w:val="007D7089"/>
    <w:rsid w:val="007E0EE7"/>
    <w:rsid w:val="007F1D7D"/>
    <w:rsid w:val="007F2611"/>
    <w:rsid w:val="00805CAC"/>
    <w:rsid w:val="00805D7C"/>
    <w:rsid w:val="00816BCE"/>
    <w:rsid w:val="00822998"/>
    <w:rsid w:val="00826197"/>
    <w:rsid w:val="00830E48"/>
    <w:rsid w:val="00836359"/>
    <w:rsid w:val="008466D6"/>
    <w:rsid w:val="00857D9E"/>
    <w:rsid w:val="00884919"/>
    <w:rsid w:val="00885949"/>
    <w:rsid w:val="00891D0F"/>
    <w:rsid w:val="008A1DE0"/>
    <w:rsid w:val="008C2BAD"/>
    <w:rsid w:val="008E51ED"/>
    <w:rsid w:val="008E76CA"/>
    <w:rsid w:val="008F7A6D"/>
    <w:rsid w:val="009046B8"/>
    <w:rsid w:val="009211D0"/>
    <w:rsid w:val="009640B7"/>
    <w:rsid w:val="00972380"/>
    <w:rsid w:val="00984F48"/>
    <w:rsid w:val="00994D99"/>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50E0"/>
    <w:rsid w:val="00A9582B"/>
    <w:rsid w:val="00A96B4E"/>
    <w:rsid w:val="00AA0A83"/>
    <w:rsid w:val="00AA5B54"/>
    <w:rsid w:val="00AC2E78"/>
    <w:rsid w:val="00AD212A"/>
    <w:rsid w:val="00AD5470"/>
    <w:rsid w:val="00B11037"/>
    <w:rsid w:val="00B1613D"/>
    <w:rsid w:val="00B1636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76D65"/>
    <w:rsid w:val="00C77DC9"/>
    <w:rsid w:val="00CA6972"/>
    <w:rsid w:val="00CB1CF5"/>
    <w:rsid w:val="00CB5B1E"/>
    <w:rsid w:val="00CB7A03"/>
    <w:rsid w:val="00CC0AEC"/>
    <w:rsid w:val="00CD3C9A"/>
    <w:rsid w:val="00D052FF"/>
    <w:rsid w:val="00D10070"/>
    <w:rsid w:val="00D21BDA"/>
    <w:rsid w:val="00D236F4"/>
    <w:rsid w:val="00D25BE8"/>
    <w:rsid w:val="00D30379"/>
    <w:rsid w:val="00D41DB7"/>
    <w:rsid w:val="00D445D5"/>
    <w:rsid w:val="00D74346"/>
    <w:rsid w:val="00D75339"/>
    <w:rsid w:val="00D77424"/>
    <w:rsid w:val="00D81F73"/>
    <w:rsid w:val="00D84B6F"/>
    <w:rsid w:val="00D85A80"/>
    <w:rsid w:val="00D96E93"/>
    <w:rsid w:val="00DA1328"/>
    <w:rsid w:val="00DB13C9"/>
    <w:rsid w:val="00DB523D"/>
    <w:rsid w:val="00DC56F3"/>
    <w:rsid w:val="00DC7145"/>
    <w:rsid w:val="00DC76F5"/>
    <w:rsid w:val="00DD507C"/>
    <w:rsid w:val="00DE0696"/>
    <w:rsid w:val="00DF5570"/>
    <w:rsid w:val="00E06030"/>
    <w:rsid w:val="00E10DA2"/>
    <w:rsid w:val="00E13655"/>
    <w:rsid w:val="00E47B4F"/>
    <w:rsid w:val="00E54FF3"/>
    <w:rsid w:val="00E649F0"/>
    <w:rsid w:val="00E6791A"/>
    <w:rsid w:val="00E72B8D"/>
    <w:rsid w:val="00E96403"/>
    <w:rsid w:val="00EA7FAC"/>
    <w:rsid w:val="00EB4E3C"/>
    <w:rsid w:val="00ED04BD"/>
    <w:rsid w:val="00EE0F95"/>
    <w:rsid w:val="00EE7B0E"/>
    <w:rsid w:val="00F04C23"/>
    <w:rsid w:val="00F06CA9"/>
    <w:rsid w:val="00F14243"/>
    <w:rsid w:val="00F42DEA"/>
    <w:rsid w:val="00F5077A"/>
    <w:rsid w:val="00F57014"/>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10456</Words>
  <Characters>5960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5</cp:revision>
  <dcterms:created xsi:type="dcterms:W3CDTF">2021-09-23T22:38:00Z</dcterms:created>
  <dcterms:modified xsi:type="dcterms:W3CDTF">2021-09-23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09-05T15:54:45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f67f039f-b46f-41ad-9480-278bf3051ad0</vt:lpwstr>
  </property>
  <property fmtid="{D5CDD505-2E9C-101B-9397-08002B2CF9AE}" pid="8" name="MSIP_Label_45011977-b912-4387-97a4-f4c94a801377_ContentBits">
    <vt:lpwstr>0</vt:lpwstr>
  </property>
</Properties>
</file>